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766038" w14:textId="30FE2AA6" w:rsidR="00B841AE" w:rsidRDefault="00B841AE" w:rsidP="00B841AE">
      <w:pPr>
        <w:suppressLineNumbers/>
        <w:spacing w:after="0" w:line="360" w:lineRule="auto"/>
        <w:jc w:val="center"/>
        <w:rPr>
          <w:b/>
          <w:sz w:val="36"/>
          <w:szCs w:val="36"/>
        </w:rPr>
      </w:pPr>
      <w:r w:rsidRPr="00EF7BC4">
        <w:rPr>
          <w:b/>
          <w:sz w:val="36"/>
          <w:szCs w:val="36"/>
        </w:rPr>
        <w:t>SUPPLEMENTARY MATERIAL</w:t>
      </w:r>
    </w:p>
    <w:p w14:paraId="21B6FBEC" w14:textId="77777777" w:rsidR="00B841AE" w:rsidRDefault="00B841AE" w:rsidP="00B841AE">
      <w:pPr>
        <w:suppressLineNumbers/>
        <w:spacing w:after="0" w:line="360" w:lineRule="auto"/>
        <w:jc w:val="center"/>
        <w:rPr>
          <w:b/>
          <w:sz w:val="36"/>
          <w:szCs w:val="36"/>
        </w:rPr>
      </w:pPr>
    </w:p>
    <w:p w14:paraId="34EEA9C7" w14:textId="7626396F" w:rsidR="00EF7BC4" w:rsidRPr="00EF7BC4" w:rsidRDefault="00EF7BC4" w:rsidP="00B841AE">
      <w:pPr>
        <w:suppressLineNumbers/>
        <w:spacing w:after="0" w:line="240" w:lineRule="auto"/>
        <w:rPr>
          <w:b/>
          <w:sz w:val="36"/>
          <w:szCs w:val="36"/>
        </w:rPr>
      </w:pPr>
      <w:r w:rsidRPr="00EF7BC4">
        <w:rPr>
          <w:b/>
          <w:sz w:val="36"/>
          <w:szCs w:val="36"/>
        </w:rPr>
        <w:t>New Caledonian crows keep ‘valuable’ hooked tools safer than basic non-hooked tools</w:t>
      </w:r>
    </w:p>
    <w:p w14:paraId="1BD3C129" w14:textId="77777777" w:rsidR="00B841AE" w:rsidRDefault="00B841AE" w:rsidP="00B841AE">
      <w:pPr>
        <w:suppressLineNumbers/>
        <w:spacing w:after="0" w:line="240" w:lineRule="auto"/>
        <w:rPr>
          <w:b/>
        </w:rPr>
      </w:pPr>
    </w:p>
    <w:p w14:paraId="42F3F928" w14:textId="61E4A67C" w:rsidR="00EF7BC4" w:rsidRPr="009276C3" w:rsidRDefault="00EF7BC4" w:rsidP="00B841AE">
      <w:pPr>
        <w:suppressLineNumbers/>
        <w:spacing w:after="480" w:line="240" w:lineRule="auto"/>
        <w:rPr>
          <w:b/>
          <w:vertAlign w:val="superscript"/>
        </w:rPr>
      </w:pPr>
      <w:r w:rsidRPr="009276C3">
        <w:rPr>
          <w:b/>
        </w:rPr>
        <w:t>Barbara C</w:t>
      </w:r>
      <w:r>
        <w:rPr>
          <w:b/>
        </w:rPr>
        <w:t>.</w:t>
      </w:r>
      <w:r w:rsidRPr="009276C3">
        <w:rPr>
          <w:b/>
        </w:rPr>
        <w:t xml:space="preserve"> Klump, James J</w:t>
      </w:r>
      <w:r>
        <w:rPr>
          <w:b/>
        </w:rPr>
        <w:t xml:space="preserve">. </w:t>
      </w:r>
      <w:r w:rsidRPr="009276C3">
        <w:rPr>
          <w:b/>
        </w:rPr>
        <w:t>H</w:t>
      </w:r>
      <w:r>
        <w:rPr>
          <w:b/>
        </w:rPr>
        <w:t>.</w:t>
      </w:r>
      <w:r w:rsidRPr="009276C3">
        <w:rPr>
          <w:b/>
        </w:rPr>
        <w:t xml:space="preserve"> St Clair, </w:t>
      </w:r>
      <w:r>
        <w:rPr>
          <w:b/>
        </w:rPr>
        <w:t xml:space="preserve">and </w:t>
      </w:r>
      <w:r w:rsidRPr="009276C3">
        <w:rPr>
          <w:b/>
        </w:rPr>
        <w:t>Christian Rutz</w:t>
      </w:r>
    </w:p>
    <w:p w14:paraId="7864B28F" w14:textId="4A2312C2" w:rsidR="0049359C" w:rsidRDefault="0049359C" w:rsidP="009E3CA8">
      <w:pPr>
        <w:suppressLineNumbers/>
        <w:spacing w:after="0" w:line="240" w:lineRule="auto"/>
        <w:jc w:val="center"/>
        <w:rPr>
          <w:b/>
        </w:rPr>
      </w:pPr>
    </w:p>
    <w:p w14:paraId="5BC59BAB" w14:textId="588E4559" w:rsidR="004E162B" w:rsidRDefault="008C1332" w:rsidP="000B11B5">
      <w:pPr>
        <w:suppressLineNumbers/>
        <w:spacing w:after="0" w:line="240" w:lineRule="auto"/>
        <w:rPr>
          <w:noProof/>
        </w:rPr>
      </w:pPr>
      <w:r>
        <w:rPr>
          <w:b/>
        </w:rPr>
        <w:t xml:space="preserve">Supplementary </w:t>
      </w:r>
      <w:r w:rsidR="007E15A3">
        <w:rPr>
          <w:b/>
        </w:rPr>
        <w:t>file</w:t>
      </w:r>
      <w:r w:rsidR="007E15A3" w:rsidRPr="005D3EF1">
        <w:rPr>
          <w:b/>
        </w:rPr>
        <w:t xml:space="preserve"> </w:t>
      </w:r>
      <w:r w:rsidRPr="005D3EF1">
        <w:rPr>
          <w:b/>
        </w:rPr>
        <w:fldChar w:fldCharType="begin"/>
      </w:r>
      <w:r w:rsidRPr="005D3EF1">
        <w:rPr>
          <w:b/>
        </w:rPr>
        <w:instrText xml:space="preserve"> SEQ Table \* ARABIC </w:instrText>
      </w:r>
      <w:r w:rsidRPr="005D3EF1">
        <w:rPr>
          <w:b/>
        </w:rPr>
        <w:fldChar w:fldCharType="separate"/>
      </w:r>
      <w:r w:rsidR="0073665F">
        <w:rPr>
          <w:b/>
          <w:noProof/>
        </w:rPr>
        <w:t>1</w:t>
      </w:r>
      <w:r w:rsidRPr="005D3EF1">
        <w:rPr>
          <w:b/>
        </w:rPr>
        <w:fldChar w:fldCharType="end"/>
      </w:r>
      <w:r w:rsidR="007E15A3">
        <w:rPr>
          <w:b/>
        </w:rPr>
        <w:t>a</w:t>
      </w:r>
      <w:r w:rsidRPr="005D3EF1">
        <w:rPr>
          <w:b/>
        </w:rPr>
        <w:t>.</w:t>
      </w:r>
      <w:r w:rsidRPr="00886803">
        <w:t xml:space="preserve"> </w:t>
      </w:r>
      <w:r w:rsidR="00E43388">
        <w:t>New Caledonian crows</w:t>
      </w:r>
      <w:r w:rsidR="00E43388" w:rsidRPr="00953BA7">
        <w:t xml:space="preserve"> </w:t>
      </w:r>
      <w:r w:rsidR="00C4510A">
        <w:t xml:space="preserve">trapped in 2012, </w:t>
      </w:r>
      <w:r w:rsidR="00C4510A" w:rsidRPr="00982504">
        <w:t>2013 and 2015</w:t>
      </w:r>
      <w:r w:rsidR="00574F74" w:rsidRPr="00982504">
        <w:t xml:space="preserve">. </w:t>
      </w:r>
      <w:r w:rsidRPr="00982504">
        <w:t>Given are alpha-numerical ring-code (</w:t>
      </w:r>
      <w:r w:rsidR="00E43388">
        <w:t>b</w:t>
      </w:r>
      <w:r w:rsidRPr="00982504">
        <w:t xml:space="preserve">ird ID), sex (F, female; M, male; based </w:t>
      </w:r>
      <w:r w:rsidR="006C40C2" w:rsidRPr="00982504">
        <w:t xml:space="preserve">on morphology unless genetic sexing was available, </w:t>
      </w:r>
      <w:r w:rsidR="006C40C2" w:rsidRPr="00982504">
        <w:rPr>
          <w:i/>
        </w:rPr>
        <w:t>n</w:t>
      </w:r>
      <w:r w:rsidR="00E43388">
        <w:rPr>
          <w:i/>
        </w:rPr>
        <w:t xml:space="preserve"> </w:t>
      </w:r>
      <w:r w:rsidR="006C40C2" w:rsidRPr="00982504">
        <w:t>=</w:t>
      </w:r>
      <w:r w:rsidR="00E43388">
        <w:t xml:space="preserve"> </w:t>
      </w:r>
      <w:r w:rsidR="00982504" w:rsidRPr="00982504">
        <w:t>3</w:t>
      </w:r>
      <w:r w:rsidRPr="00982504">
        <w:t xml:space="preserve">), </w:t>
      </w:r>
      <w:r w:rsidR="00E43388">
        <w:t>and</w:t>
      </w:r>
      <w:r w:rsidR="00A37F04">
        <w:t xml:space="preserve"> approximate</w:t>
      </w:r>
      <w:r w:rsidR="00E43388">
        <w:t xml:space="preserve"> </w:t>
      </w:r>
      <w:r w:rsidRPr="00982504">
        <w:t>age</w:t>
      </w:r>
      <w:r w:rsidR="00E43388">
        <w:t xml:space="preserve"> (</w:t>
      </w:r>
      <w:r w:rsidR="00FD0C2A">
        <w:t xml:space="preserve">tentatively classified according to </w:t>
      </w:r>
      <w:r w:rsidRPr="00982504">
        <w:t>gape colouration</w:t>
      </w:r>
      <w:r w:rsidRPr="00982504">
        <w:fldChar w:fldCharType="begin"/>
      </w:r>
      <w:r w:rsidRPr="00982504">
        <w:instrText xml:space="preserve"> ADDIN EN.CITE &lt;EndNote&gt;&lt;Cite&gt;&lt;Author&gt;Klump&lt;/Author&gt;&lt;Year&gt;2015&lt;/Year&gt;&lt;RecNum&gt;195&lt;/RecNum&gt;&lt;DisplayText&gt;[7]&lt;/DisplayText&gt;&lt;record&gt;&lt;rec-number&gt;195&lt;/rec-number&gt;&lt;foreign-keys&gt;&lt;key app="EN" db-id="20aeef9w9vpf0nez0v155zzwzszs5te2sz2a" timestamp="1455038417"&gt;195&lt;/key&gt;&lt;/foreign-keys&gt;&lt;ref-type name="Journal Article"&gt;17&lt;/ref-type&gt;&lt;contributors&gt;&lt;authors&gt;&lt;author&gt;Klump, Barbara C&lt;/author&gt;&lt;author&gt;Sugasawa, Shoko&lt;/author&gt;&lt;author&gt;St Clair, James JH&lt;/author&gt;&lt;author&gt;Rutz, Christian&lt;/author&gt;&lt;/authors&gt;&lt;/contributors&gt;&lt;titles&gt;&lt;title&gt;Hook tool manufacture in New Caledonian crows: behavioural variation and the influence of raw materials&lt;/title&gt;&lt;secondary-title&gt;BMC Biology&lt;/secondary-title&gt;&lt;/titles&gt;&lt;periodical&gt;&lt;full-title&gt;BMC biology&lt;/full-title&gt;&lt;/periodical&gt;&lt;volume&gt;13&lt;/volume&gt;&lt;number&gt;97&lt;/number&gt;&lt;dates&gt;&lt;year&gt;2015&lt;/year&gt;&lt;/dates&gt;&lt;isbn&gt;1741-7007&lt;/isbn&gt;&lt;urls&gt;&lt;/urls&gt;&lt;/record&gt;&lt;/Cite&gt;&lt;/EndNote&gt;</w:instrText>
      </w:r>
      <w:r w:rsidRPr="00982504">
        <w:fldChar w:fldCharType="end"/>
      </w:r>
      <w:r w:rsidRPr="00982504">
        <w:t xml:space="preserve">). </w:t>
      </w:r>
      <w:r w:rsidR="00E43388">
        <w:t>Crosses (</w:t>
      </w:r>
      <w:r w:rsidRPr="00982504">
        <w:t>X</w:t>
      </w:r>
      <w:r w:rsidR="00E43388">
        <w:t>)</w:t>
      </w:r>
      <w:r w:rsidRPr="00953BA7">
        <w:t xml:space="preserve"> indicate </w:t>
      </w:r>
      <w:r w:rsidR="00574F74">
        <w:t>in which year(s) bird</w:t>
      </w:r>
      <w:r w:rsidR="008C7559">
        <w:t>s</w:t>
      </w:r>
      <w:r w:rsidR="00574F74">
        <w:t xml:space="preserve"> </w:t>
      </w:r>
      <w:r w:rsidR="008C7559">
        <w:t xml:space="preserve">were </w:t>
      </w:r>
      <w:r w:rsidR="00574F74">
        <w:t>trapped. For experimental treatments</w:t>
      </w:r>
      <w:r w:rsidR="00E43388">
        <w:t>,</w:t>
      </w:r>
      <w:r w:rsidR="00574F74">
        <w:t xml:space="preserve"> X indicates </w:t>
      </w:r>
      <w:r w:rsidRPr="00953BA7">
        <w:t xml:space="preserve">that </w:t>
      </w:r>
      <w:r w:rsidR="00E43388">
        <w:t>a subject</w:t>
      </w:r>
      <w:r w:rsidRPr="00953BA7">
        <w:t xml:space="preserve"> was tested in the corresponding treatment</w:t>
      </w:r>
      <w:r>
        <w:t>, and</w:t>
      </w:r>
      <w:r w:rsidRPr="00953BA7">
        <w:t xml:space="preserve"> (X) that </w:t>
      </w:r>
      <w:r w:rsidR="00E43388">
        <w:t>it</w:t>
      </w:r>
      <w:r w:rsidRPr="00953BA7">
        <w:t xml:space="preserve"> was tested, but did not contribute data to </w:t>
      </w:r>
      <w:r w:rsidR="00D300A8">
        <w:t>analyses</w:t>
      </w:r>
      <w:r w:rsidRPr="00953BA7">
        <w:t xml:space="preserve"> (</w:t>
      </w:r>
      <w:r w:rsidR="001B07B3">
        <w:t xml:space="preserve">for further details, </w:t>
      </w:r>
      <w:r w:rsidRPr="00953BA7">
        <w:t xml:space="preserve">see </w:t>
      </w:r>
      <w:r w:rsidR="00BB0311">
        <w:t>‘Materials and methods, Study site and subjects’ and ‘Materials and methods, Video scoring and statistics’</w:t>
      </w:r>
      <w:r>
        <w:t xml:space="preserve"> in </w:t>
      </w:r>
      <w:r w:rsidR="007F5B71">
        <w:t xml:space="preserve">the </w:t>
      </w:r>
      <w:r>
        <w:t>main text).</w:t>
      </w:r>
    </w:p>
    <w:p w14:paraId="19CE0EA8" w14:textId="5F222148" w:rsidR="004D769B" w:rsidRDefault="004D769B" w:rsidP="000B11B5">
      <w:pPr>
        <w:suppressLineNumbers/>
        <w:spacing w:after="0" w:line="240" w:lineRule="auto"/>
        <w:rPr>
          <w:noProof/>
        </w:rPr>
      </w:pPr>
    </w:p>
    <w:tbl>
      <w:tblPr>
        <w:tblStyle w:val="TableGrid"/>
        <w:tblW w:w="10917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30"/>
        <w:gridCol w:w="626"/>
        <w:gridCol w:w="1812"/>
        <w:gridCol w:w="1185"/>
        <w:gridCol w:w="772"/>
        <w:gridCol w:w="772"/>
        <w:gridCol w:w="772"/>
        <w:gridCol w:w="630"/>
        <w:gridCol w:w="620"/>
        <w:gridCol w:w="630"/>
        <w:gridCol w:w="620"/>
        <w:gridCol w:w="613"/>
        <w:gridCol w:w="635"/>
      </w:tblGrid>
      <w:tr w:rsidR="00497407" w:rsidRPr="00497407" w14:paraId="16253306" w14:textId="77777777" w:rsidTr="00245244">
        <w:trPr>
          <w:jc w:val="center"/>
        </w:trPr>
        <w:tc>
          <w:tcPr>
            <w:tcW w:w="123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6B8DB62" w14:textId="11C5E3F3" w:rsidR="000F1072" w:rsidRPr="00497407" w:rsidRDefault="00C8009E" w:rsidP="00D300A8">
            <w:pPr>
              <w:suppressLineNumbers/>
              <w:jc w:val="center"/>
              <w:rPr>
                <w:b/>
                <w:noProof/>
              </w:rPr>
            </w:pPr>
            <w:r>
              <w:rPr>
                <w:b/>
                <w:noProof/>
              </w:rPr>
              <w:t>b</w:t>
            </w:r>
            <w:r w:rsidR="000F1072" w:rsidRPr="00497407">
              <w:rPr>
                <w:b/>
                <w:noProof/>
              </w:rPr>
              <w:t>ird ID</w:t>
            </w:r>
          </w:p>
        </w:tc>
        <w:tc>
          <w:tcPr>
            <w:tcW w:w="626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CC51CA3" w14:textId="0146EF91" w:rsidR="000F1072" w:rsidRPr="00497407" w:rsidRDefault="000F1072" w:rsidP="00D300A8">
            <w:pPr>
              <w:suppressLineNumbers/>
              <w:jc w:val="center"/>
              <w:rPr>
                <w:b/>
                <w:noProof/>
              </w:rPr>
            </w:pPr>
            <w:r w:rsidRPr="00497407">
              <w:rPr>
                <w:b/>
                <w:noProof/>
              </w:rPr>
              <w:t>sex</w:t>
            </w:r>
          </w:p>
        </w:tc>
        <w:tc>
          <w:tcPr>
            <w:tcW w:w="1812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0E8717C" w14:textId="3FF3EA89" w:rsidR="000F1072" w:rsidRPr="00497407" w:rsidRDefault="000F1072" w:rsidP="00D300A8">
            <w:pPr>
              <w:suppressLineNumbers/>
              <w:jc w:val="center"/>
              <w:rPr>
                <w:b/>
                <w:noProof/>
              </w:rPr>
            </w:pPr>
            <w:r w:rsidRPr="00497407">
              <w:rPr>
                <w:b/>
                <w:noProof/>
              </w:rPr>
              <w:t>age</w:t>
            </w:r>
          </w:p>
        </w:tc>
        <w:tc>
          <w:tcPr>
            <w:tcW w:w="1185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0565479" w14:textId="4A91BD95" w:rsidR="000F1072" w:rsidRPr="00497407" w:rsidRDefault="000F1072" w:rsidP="00D300A8">
            <w:pPr>
              <w:suppressLineNumbers/>
              <w:jc w:val="center"/>
              <w:rPr>
                <w:b/>
                <w:noProof/>
              </w:rPr>
            </w:pPr>
            <w:r w:rsidRPr="00497407">
              <w:rPr>
                <w:b/>
                <w:noProof/>
              </w:rPr>
              <w:t>gape</w:t>
            </w:r>
          </w:p>
        </w:tc>
        <w:tc>
          <w:tcPr>
            <w:tcW w:w="2316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1F33461" w14:textId="5AE51400" w:rsidR="000F1072" w:rsidRPr="00497407" w:rsidRDefault="000F1072" w:rsidP="00D300A8">
            <w:pPr>
              <w:suppressLineNumbers/>
              <w:jc w:val="center"/>
              <w:rPr>
                <w:b/>
                <w:noProof/>
              </w:rPr>
            </w:pPr>
            <w:r w:rsidRPr="00497407">
              <w:rPr>
                <w:b/>
                <w:noProof/>
              </w:rPr>
              <w:t>trapped in</w:t>
            </w:r>
          </w:p>
        </w:tc>
        <w:tc>
          <w:tcPr>
            <w:tcW w:w="63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A2D4415" w14:textId="09CF1232" w:rsidR="000F1072" w:rsidRPr="00497407" w:rsidRDefault="000F1072" w:rsidP="00D300A8">
            <w:pPr>
              <w:suppressLineNumbers/>
              <w:jc w:val="center"/>
              <w:rPr>
                <w:b/>
                <w:noProof/>
              </w:rPr>
            </w:pPr>
            <w:r w:rsidRPr="00497407">
              <w:rPr>
                <w:b/>
                <w:noProof/>
              </w:rPr>
              <w:t>1.A</w:t>
            </w:r>
          </w:p>
        </w:tc>
        <w:tc>
          <w:tcPr>
            <w:tcW w:w="62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599A11D" w14:textId="298B74AB" w:rsidR="000F1072" w:rsidRPr="00497407" w:rsidRDefault="000F1072" w:rsidP="00D300A8">
            <w:pPr>
              <w:suppressLineNumbers/>
              <w:jc w:val="center"/>
              <w:rPr>
                <w:b/>
                <w:noProof/>
              </w:rPr>
            </w:pPr>
            <w:r w:rsidRPr="00497407">
              <w:rPr>
                <w:b/>
                <w:noProof/>
              </w:rPr>
              <w:t>1.B</w:t>
            </w:r>
          </w:p>
        </w:tc>
        <w:tc>
          <w:tcPr>
            <w:tcW w:w="63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1C693F3" w14:textId="0528C605" w:rsidR="000F1072" w:rsidRPr="00497407" w:rsidRDefault="000F1072" w:rsidP="00D300A8">
            <w:pPr>
              <w:suppressLineNumbers/>
              <w:jc w:val="center"/>
              <w:rPr>
                <w:b/>
                <w:noProof/>
              </w:rPr>
            </w:pPr>
            <w:r w:rsidRPr="00497407">
              <w:rPr>
                <w:b/>
                <w:noProof/>
              </w:rPr>
              <w:t>2.A</w:t>
            </w:r>
          </w:p>
        </w:tc>
        <w:tc>
          <w:tcPr>
            <w:tcW w:w="62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A26B6E1" w14:textId="70EBABB5" w:rsidR="000F1072" w:rsidRPr="00497407" w:rsidRDefault="000F1072" w:rsidP="00D300A8">
            <w:pPr>
              <w:suppressLineNumbers/>
              <w:jc w:val="center"/>
              <w:rPr>
                <w:b/>
                <w:noProof/>
              </w:rPr>
            </w:pPr>
            <w:r w:rsidRPr="00497407">
              <w:rPr>
                <w:b/>
                <w:noProof/>
              </w:rPr>
              <w:t>2.B</w:t>
            </w:r>
          </w:p>
        </w:tc>
        <w:tc>
          <w:tcPr>
            <w:tcW w:w="613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A42BB44" w14:textId="318D25D6" w:rsidR="000F1072" w:rsidRPr="00497407" w:rsidRDefault="000F1072" w:rsidP="00D300A8">
            <w:pPr>
              <w:suppressLineNumbers/>
              <w:jc w:val="center"/>
              <w:rPr>
                <w:b/>
                <w:noProof/>
              </w:rPr>
            </w:pPr>
            <w:r w:rsidRPr="00497407">
              <w:rPr>
                <w:b/>
                <w:noProof/>
              </w:rPr>
              <w:t>2.C</w:t>
            </w:r>
          </w:p>
        </w:tc>
        <w:tc>
          <w:tcPr>
            <w:tcW w:w="635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D16FE44" w14:textId="3F76D066" w:rsidR="000F1072" w:rsidRPr="00497407" w:rsidRDefault="000F1072" w:rsidP="00D300A8">
            <w:pPr>
              <w:suppressLineNumbers/>
              <w:jc w:val="center"/>
              <w:rPr>
                <w:b/>
                <w:noProof/>
              </w:rPr>
            </w:pPr>
            <w:r w:rsidRPr="00497407">
              <w:rPr>
                <w:b/>
                <w:noProof/>
              </w:rPr>
              <w:t>2.D</w:t>
            </w:r>
          </w:p>
        </w:tc>
      </w:tr>
      <w:tr w:rsidR="00497407" w:rsidRPr="00497407" w14:paraId="46882726" w14:textId="77777777" w:rsidTr="00245244">
        <w:trPr>
          <w:jc w:val="center"/>
        </w:trPr>
        <w:tc>
          <w:tcPr>
            <w:tcW w:w="1230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2C232920" w14:textId="77777777" w:rsidR="000F1072" w:rsidRPr="00497407" w:rsidRDefault="000F1072" w:rsidP="000B11B5">
            <w:pPr>
              <w:suppressLineNumbers/>
              <w:rPr>
                <w:noProof/>
              </w:rPr>
            </w:pPr>
          </w:p>
        </w:tc>
        <w:tc>
          <w:tcPr>
            <w:tcW w:w="626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5BED7016" w14:textId="77777777" w:rsidR="000F1072" w:rsidRPr="00497407" w:rsidRDefault="000F1072" w:rsidP="000B11B5">
            <w:pPr>
              <w:suppressLineNumbers/>
              <w:rPr>
                <w:noProof/>
              </w:rPr>
            </w:pPr>
          </w:p>
        </w:tc>
        <w:tc>
          <w:tcPr>
            <w:tcW w:w="1812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3EF1F66D" w14:textId="77777777" w:rsidR="000F1072" w:rsidRPr="00497407" w:rsidRDefault="000F1072" w:rsidP="000B11B5">
            <w:pPr>
              <w:suppressLineNumbers/>
              <w:rPr>
                <w:noProof/>
              </w:rPr>
            </w:pPr>
          </w:p>
        </w:tc>
        <w:tc>
          <w:tcPr>
            <w:tcW w:w="1185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638785CB" w14:textId="77777777" w:rsidR="000F1072" w:rsidRPr="00497407" w:rsidRDefault="000F1072" w:rsidP="000B11B5">
            <w:pPr>
              <w:suppressLineNumbers/>
              <w:rPr>
                <w:noProof/>
              </w:rPr>
            </w:pPr>
          </w:p>
        </w:tc>
        <w:tc>
          <w:tcPr>
            <w:tcW w:w="7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124A08D" w14:textId="50AF3099" w:rsidR="000F1072" w:rsidRPr="00497407" w:rsidRDefault="000F1072" w:rsidP="00D300A8">
            <w:pPr>
              <w:suppressLineNumbers/>
              <w:jc w:val="center"/>
              <w:rPr>
                <w:b/>
                <w:noProof/>
              </w:rPr>
            </w:pPr>
            <w:r w:rsidRPr="00497407">
              <w:rPr>
                <w:b/>
                <w:noProof/>
              </w:rPr>
              <w:t>2012</w:t>
            </w:r>
          </w:p>
        </w:tc>
        <w:tc>
          <w:tcPr>
            <w:tcW w:w="7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53018F6" w14:textId="4FD173B2" w:rsidR="000F1072" w:rsidRPr="00497407" w:rsidRDefault="000F1072" w:rsidP="00D300A8">
            <w:pPr>
              <w:suppressLineNumbers/>
              <w:jc w:val="center"/>
              <w:rPr>
                <w:b/>
                <w:noProof/>
              </w:rPr>
            </w:pPr>
            <w:r w:rsidRPr="00497407">
              <w:rPr>
                <w:b/>
                <w:noProof/>
              </w:rPr>
              <w:t>2013</w:t>
            </w:r>
          </w:p>
        </w:tc>
        <w:tc>
          <w:tcPr>
            <w:tcW w:w="77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313A8A1B" w14:textId="0032EFA1" w:rsidR="000F1072" w:rsidRPr="00497407" w:rsidRDefault="000F1072" w:rsidP="00D300A8">
            <w:pPr>
              <w:suppressLineNumbers/>
              <w:jc w:val="center"/>
              <w:rPr>
                <w:b/>
                <w:noProof/>
              </w:rPr>
            </w:pPr>
            <w:r w:rsidRPr="00497407">
              <w:rPr>
                <w:b/>
                <w:noProof/>
              </w:rPr>
              <w:t>2015</w:t>
            </w:r>
          </w:p>
        </w:tc>
        <w:tc>
          <w:tcPr>
            <w:tcW w:w="630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2DD10780" w14:textId="77777777" w:rsidR="000F1072" w:rsidRPr="00497407" w:rsidRDefault="000F1072" w:rsidP="000B11B5">
            <w:pPr>
              <w:suppressLineNumbers/>
              <w:rPr>
                <w:noProof/>
              </w:rPr>
            </w:pPr>
          </w:p>
        </w:tc>
        <w:tc>
          <w:tcPr>
            <w:tcW w:w="620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47197D3C" w14:textId="77777777" w:rsidR="000F1072" w:rsidRPr="00497407" w:rsidRDefault="000F1072" w:rsidP="000B11B5">
            <w:pPr>
              <w:suppressLineNumbers/>
              <w:rPr>
                <w:noProof/>
              </w:rPr>
            </w:pPr>
          </w:p>
        </w:tc>
        <w:tc>
          <w:tcPr>
            <w:tcW w:w="630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37E6486E" w14:textId="77777777" w:rsidR="000F1072" w:rsidRPr="00497407" w:rsidRDefault="000F1072" w:rsidP="000B11B5">
            <w:pPr>
              <w:suppressLineNumbers/>
              <w:rPr>
                <w:noProof/>
              </w:rPr>
            </w:pPr>
          </w:p>
        </w:tc>
        <w:tc>
          <w:tcPr>
            <w:tcW w:w="620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18757171" w14:textId="77777777" w:rsidR="000F1072" w:rsidRPr="00497407" w:rsidRDefault="000F1072" w:rsidP="000B11B5">
            <w:pPr>
              <w:suppressLineNumbers/>
              <w:rPr>
                <w:noProof/>
              </w:rPr>
            </w:pPr>
          </w:p>
        </w:tc>
        <w:tc>
          <w:tcPr>
            <w:tcW w:w="613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6C8DA87B" w14:textId="77777777" w:rsidR="000F1072" w:rsidRPr="00497407" w:rsidRDefault="000F1072" w:rsidP="000B11B5">
            <w:pPr>
              <w:suppressLineNumbers/>
              <w:rPr>
                <w:noProof/>
              </w:rPr>
            </w:pPr>
          </w:p>
        </w:tc>
        <w:tc>
          <w:tcPr>
            <w:tcW w:w="635" w:type="dxa"/>
            <w:vMerge/>
            <w:tcBorders>
              <w:bottom w:val="single" w:sz="4" w:space="0" w:color="auto"/>
            </w:tcBorders>
            <w:shd w:val="clear" w:color="auto" w:fill="auto"/>
          </w:tcPr>
          <w:p w14:paraId="11856BE0" w14:textId="77777777" w:rsidR="000F1072" w:rsidRPr="00497407" w:rsidRDefault="000F1072" w:rsidP="000B11B5">
            <w:pPr>
              <w:suppressLineNumbers/>
              <w:rPr>
                <w:noProof/>
              </w:rPr>
            </w:pPr>
          </w:p>
        </w:tc>
      </w:tr>
      <w:tr w:rsidR="000F1072" w:rsidRPr="004D769B" w14:paraId="135843C7" w14:textId="77777777" w:rsidTr="00245244">
        <w:trPr>
          <w:jc w:val="center"/>
        </w:trPr>
        <w:tc>
          <w:tcPr>
            <w:tcW w:w="1230" w:type="dxa"/>
            <w:tcBorders>
              <w:top w:val="single" w:sz="4" w:space="0" w:color="auto"/>
            </w:tcBorders>
            <w:hideMark/>
          </w:tcPr>
          <w:p w14:paraId="79CBA059" w14:textId="77777777" w:rsidR="004D769B" w:rsidRPr="00F07690" w:rsidRDefault="004D769B" w:rsidP="00D300A8">
            <w:pPr>
              <w:suppressLineNumbers/>
              <w:jc w:val="center"/>
              <w:rPr>
                <w:noProof/>
              </w:rPr>
            </w:pPr>
            <w:r w:rsidRPr="00D300A8">
              <w:rPr>
                <w:bCs/>
                <w:noProof/>
              </w:rPr>
              <w:t>AM0</w:t>
            </w:r>
          </w:p>
        </w:tc>
        <w:tc>
          <w:tcPr>
            <w:tcW w:w="626" w:type="dxa"/>
            <w:tcBorders>
              <w:top w:val="single" w:sz="4" w:space="0" w:color="auto"/>
            </w:tcBorders>
            <w:hideMark/>
          </w:tcPr>
          <w:p w14:paraId="13D35C63" w14:textId="77777777" w:rsidR="004D769B" w:rsidRPr="00F07690" w:rsidRDefault="004D769B" w:rsidP="00D300A8">
            <w:pPr>
              <w:suppressLineNumbers/>
              <w:jc w:val="center"/>
              <w:rPr>
                <w:noProof/>
              </w:rPr>
            </w:pPr>
            <w:r w:rsidRPr="00D300A8">
              <w:rPr>
                <w:bCs/>
                <w:noProof/>
              </w:rPr>
              <w:t>F</w:t>
            </w:r>
          </w:p>
        </w:tc>
        <w:tc>
          <w:tcPr>
            <w:tcW w:w="1812" w:type="dxa"/>
            <w:tcBorders>
              <w:top w:val="single" w:sz="4" w:space="0" w:color="auto"/>
            </w:tcBorders>
            <w:hideMark/>
          </w:tcPr>
          <w:p w14:paraId="2E8C04BA" w14:textId="45A1BEC4" w:rsidR="004D769B" w:rsidRPr="00F07690" w:rsidRDefault="00BF1A21" w:rsidP="00D300A8">
            <w:pPr>
              <w:suppressLineNumbers/>
              <w:jc w:val="center"/>
              <w:rPr>
                <w:noProof/>
              </w:rPr>
            </w:pPr>
            <w:r>
              <w:rPr>
                <w:bCs/>
                <w:noProof/>
                <w:lang w:val="en-US"/>
              </w:rPr>
              <w:t>j</w:t>
            </w:r>
            <w:r w:rsidR="004D769B" w:rsidRPr="00D300A8">
              <w:rPr>
                <w:bCs/>
                <w:noProof/>
              </w:rPr>
              <w:t>uvenile</w:t>
            </w:r>
          </w:p>
        </w:tc>
        <w:tc>
          <w:tcPr>
            <w:tcW w:w="1185" w:type="dxa"/>
            <w:tcBorders>
              <w:top w:val="single" w:sz="4" w:space="0" w:color="auto"/>
            </w:tcBorders>
            <w:hideMark/>
          </w:tcPr>
          <w:p w14:paraId="4C9E2757" w14:textId="77777777" w:rsidR="004D769B" w:rsidRPr="00F07690" w:rsidRDefault="004D769B" w:rsidP="00D300A8">
            <w:pPr>
              <w:suppressLineNumbers/>
              <w:jc w:val="center"/>
              <w:rPr>
                <w:noProof/>
              </w:rPr>
            </w:pPr>
            <w:r w:rsidRPr="00D300A8">
              <w:rPr>
                <w:bCs/>
                <w:noProof/>
              </w:rPr>
              <w:t>0</w:t>
            </w:r>
          </w:p>
        </w:tc>
        <w:tc>
          <w:tcPr>
            <w:tcW w:w="772" w:type="dxa"/>
            <w:tcBorders>
              <w:top w:val="single" w:sz="4" w:space="0" w:color="auto"/>
            </w:tcBorders>
            <w:hideMark/>
          </w:tcPr>
          <w:p w14:paraId="6A58114A" w14:textId="77777777" w:rsidR="004D769B" w:rsidRPr="00F07690" w:rsidRDefault="004D769B" w:rsidP="00D300A8">
            <w:pPr>
              <w:suppressLineNumbers/>
              <w:jc w:val="center"/>
              <w:rPr>
                <w:noProof/>
              </w:rPr>
            </w:pPr>
            <w:r w:rsidRPr="00D300A8">
              <w:rPr>
                <w:bCs/>
                <w:noProof/>
              </w:rPr>
              <w:t>x</w:t>
            </w:r>
          </w:p>
        </w:tc>
        <w:tc>
          <w:tcPr>
            <w:tcW w:w="772" w:type="dxa"/>
            <w:tcBorders>
              <w:top w:val="single" w:sz="4" w:space="0" w:color="auto"/>
            </w:tcBorders>
            <w:hideMark/>
          </w:tcPr>
          <w:p w14:paraId="4F9C382C" w14:textId="5EB548AE" w:rsidR="004D769B" w:rsidRPr="00F07690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tcBorders>
              <w:top w:val="single" w:sz="4" w:space="0" w:color="auto"/>
            </w:tcBorders>
            <w:hideMark/>
          </w:tcPr>
          <w:p w14:paraId="3723C63A" w14:textId="6BB23411" w:rsidR="004D769B" w:rsidRPr="00F07690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tcBorders>
              <w:top w:val="single" w:sz="4" w:space="0" w:color="auto"/>
            </w:tcBorders>
            <w:hideMark/>
          </w:tcPr>
          <w:p w14:paraId="72787B8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tcBorders>
              <w:top w:val="single" w:sz="4" w:space="0" w:color="auto"/>
            </w:tcBorders>
            <w:hideMark/>
          </w:tcPr>
          <w:p w14:paraId="1327EFC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tcBorders>
              <w:top w:val="single" w:sz="4" w:space="0" w:color="auto"/>
            </w:tcBorders>
            <w:hideMark/>
          </w:tcPr>
          <w:p w14:paraId="7E26FB0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tcBorders>
              <w:top w:val="single" w:sz="4" w:space="0" w:color="auto"/>
            </w:tcBorders>
            <w:hideMark/>
          </w:tcPr>
          <w:p w14:paraId="387A771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tcBorders>
              <w:top w:val="single" w:sz="4" w:space="0" w:color="auto"/>
            </w:tcBorders>
            <w:hideMark/>
          </w:tcPr>
          <w:p w14:paraId="4D389FB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tcBorders>
              <w:top w:val="single" w:sz="4" w:space="0" w:color="auto"/>
            </w:tcBorders>
            <w:hideMark/>
          </w:tcPr>
          <w:p w14:paraId="105476A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4DD0C54C" w14:textId="77777777" w:rsidTr="00245244">
        <w:trPr>
          <w:jc w:val="center"/>
        </w:trPr>
        <w:tc>
          <w:tcPr>
            <w:tcW w:w="1230" w:type="dxa"/>
            <w:hideMark/>
          </w:tcPr>
          <w:p w14:paraId="3C2CE6BC" w14:textId="77777777" w:rsidR="004D769B" w:rsidRPr="00F07690" w:rsidRDefault="004D769B" w:rsidP="00D300A8">
            <w:pPr>
              <w:suppressLineNumbers/>
              <w:jc w:val="center"/>
              <w:rPr>
                <w:noProof/>
              </w:rPr>
            </w:pPr>
            <w:r w:rsidRPr="00F07690">
              <w:rPr>
                <w:noProof/>
              </w:rPr>
              <w:t>AM1</w:t>
            </w:r>
          </w:p>
        </w:tc>
        <w:tc>
          <w:tcPr>
            <w:tcW w:w="626" w:type="dxa"/>
            <w:hideMark/>
          </w:tcPr>
          <w:p w14:paraId="219C920A" w14:textId="77777777" w:rsidR="004D769B" w:rsidRPr="00F07690" w:rsidRDefault="004D769B" w:rsidP="00D300A8">
            <w:pPr>
              <w:suppressLineNumbers/>
              <w:jc w:val="center"/>
              <w:rPr>
                <w:noProof/>
              </w:rPr>
            </w:pPr>
            <w:r w:rsidRPr="00F07690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0E9B5803" w14:textId="77777777" w:rsidR="004D769B" w:rsidRPr="00F07690" w:rsidRDefault="004D769B" w:rsidP="00D300A8">
            <w:pPr>
              <w:suppressLineNumbers/>
              <w:jc w:val="center"/>
              <w:rPr>
                <w:noProof/>
              </w:rPr>
            </w:pPr>
            <w:r w:rsidRPr="00F07690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788C1E6A" w14:textId="77777777" w:rsidR="004D769B" w:rsidRPr="00F07690" w:rsidRDefault="004D769B" w:rsidP="00D300A8">
            <w:pPr>
              <w:suppressLineNumbers/>
              <w:jc w:val="center"/>
              <w:rPr>
                <w:noProof/>
              </w:rPr>
            </w:pPr>
            <w:r w:rsidRPr="00F07690">
              <w:rPr>
                <w:noProof/>
                <w:lang w:val="en-US"/>
              </w:rPr>
              <w:t>6</w:t>
            </w:r>
            <w:r w:rsidRPr="00F07690">
              <w:rPr>
                <w:noProof/>
              </w:rPr>
              <w:t>0</w:t>
            </w:r>
          </w:p>
        </w:tc>
        <w:tc>
          <w:tcPr>
            <w:tcW w:w="772" w:type="dxa"/>
            <w:hideMark/>
          </w:tcPr>
          <w:p w14:paraId="3277B29C" w14:textId="77777777" w:rsidR="004D769B" w:rsidRPr="00F07690" w:rsidRDefault="004D769B" w:rsidP="00D300A8">
            <w:pPr>
              <w:suppressLineNumbers/>
              <w:jc w:val="center"/>
              <w:rPr>
                <w:noProof/>
              </w:rPr>
            </w:pPr>
            <w:r w:rsidRPr="00F07690">
              <w:rPr>
                <w:noProof/>
              </w:rPr>
              <w:t>x</w:t>
            </w:r>
            <w:r w:rsidRPr="00F07690">
              <w:rPr>
                <w:noProof/>
                <w:vertAlign w:val="superscript"/>
                <w:lang w:val="de-DE"/>
              </w:rPr>
              <w:t>a</w:t>
            </w:r>
          </w:p>
        </w:tc>
        <w:tc>
          <w:tcPr>
            <w:tcW w:w="772" w:type="dxa"/>
            <w:hideMark/>
          </w:tcPr>
          <w:p w14:paraId="350BC5F1" w14:textId="2E846FDB" w:rsidR="004D769B" w:rsidRPr="00F07690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1FB57C07" w14:textId="29C3EBD1" w:rsidR="004D769B" w:rsidRPr="00F07690" w:rsidRDefault="004D769B" w:rsidP="00D300A8">
            <w:pPr>
              <w:suppressLineNumbers/>
              <w:jc w:val="center"/>
              <w:rPr>
                <w:noProof/>
              </w:rPr>
            </w:pPr>
            <w:r w:rsidRPr="00F07690">
              <w:rPr>
                <w:noProof/>
                <w:lang w:val="de-DE"/>
              </w:rPr>
              <w:t>x</w:t>
            </w:r>
          </w:p>
        </w:tc>
        <w:tc>
          <w:tcPr>
            <w:tcW w:w="630" w:type="dxa"/>
            <w:hideMark/>
          </w:tcPr>
          <w:p w14:paraId="1063EB5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  <w:tc>
          <w:tcPr>
            <w:tcW w:w="620" w:type="dxa"/>
            <w:hideMark/>
          </w:tcPr>
          <w:p w14:paraId="6448376E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4183541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663E147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76A38A0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7AF2C08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6535143E" w14:textId="77777777" w:rsidTr="00245244">
        <w:trPr>
          <w:jc w:val="center"/>
        </w:trPr>
        <w:tc>
          <w:tcPr>
            <w:tcW w:w="1230" w:type="dxa"/>
            <w:hideMark/>
          </w:tcPr>
          <w:p w14:paraId="5D2DCEB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M2</w:t>
            </w:r>
          </w:p>
        </w:tc>
        <w:tc>
          <w:tcPr>
            <w:tcW w:w="626" w:type="dxa"/>
            <w:hideMark/>
          </w:tcPr>
          <w:p w14:paraId="416162E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501D33B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0B565CA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75</w:t>
            </w:r>
          </w:p>
        </w:tc>
        <w:tc>
          <w:tcPr>
            <w:tcW w:w="772" w:type="dxa"/>
            <w:hideMark/>
          </w:tcPr>
          <w:p w14:paraId="0B2D7D10" w14:textId="5C3A80CC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6B239518" w14:textId="4B6C0413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4F1BA21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72264D9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  <w:tc>
          <w:tcPr>
            <w:tcW w:w="620" w:type="dxa"/>
            <w:hideMark/>
          </w:tcPr>
          <w:p w14:paraId="427C19D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2DF7069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78C5D53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58921F9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78D3822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0808D87B" w14:textId="77777777" w:rsidTr="00245244">
        <w:trPr>
          <w:jc w:val="center"/>
        </w:trPr>
        <w:tc>
          <w:tcPr>
            <w:tcW w:w="1230" w:type="dxa"/>
            <w:hideMark/>
          </w:tcPr>
          <w:p w14:paraId="405674F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M3</w:t>
            </w:r>
          </w:p>
        </w:tc>
        <w:tc>
          <w:tcPr>
            <w:tcW w:w="626" w:type="dxa"/>
            <w:hideMark/>
          </w:tcPr>
          <w:p w14:paraId="4FD173B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3151A487" w14:textId="16027074" w:rsidR="004D769B" w:rsidRPr="004D769B" w:rsidRDefault="00BF1A21" w:rsidP="00D300A8">
            <w:pPr>
              <w:suppressLineNumbers/>
              <w:jc w:val="center"/>
              <w:rPr>
                <w:noProof/>
              </w:rPr>
            </w:pPr>
            <w:r>
              <w:rPr>
                <w:noProof/>
                <w:lang w:val="en-US"/>
              </w:rPr>
              <w:t>j</w:t>
            </w:r>
            <w:r w:rsidR="004D769B" w:rsidRPr="004D769B">
              <w:rPr>
                <w:noProof/>
              </w:rPr>
              <w:t>uvenile</w:t>
            </w:r>
          </w:p>
        </w:tc>
        <w:tc>
          <w:tcPr>
            <w:tcW w:w="1185" w:type="dxa"/>
            <w:hideMark/>
          </w:tcPr>
          <w:p w14:paraId="24218F7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5</w:t>
            </w:r>
          </w:p>
        </w:tc>
        <w:tc>
          <w:tcPr>
            <w:tcW w:w="772" w:type="dxa"/>
            <w:hideMark/>
          </w:tcPr>
          <w:p w14:paraId="368A439E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7150C762" w14:textId="09E5314F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42FDE347" w14:textId="38A16676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2104EB3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54BF8CD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538A1BD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745B193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65E3347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586078D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4E184DF4" w14:textId="77777777" w:rsidTr="00245244">
        <w:trPr>
          <w:jc w:val="center"/>
        </w:trPr>
        <w:tc>
          <w:tcPr>
            <w:tcW w:w="1230" w:type="dxa"/>
            <w:hideMark/>
          </w:tcPr>
          <w:p w14:paraId="56658A4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M5</w:t>
            </w:r>
          </w:p>
        </w:tc>
        <w:tc>
          <w:tcPr>
            <w:tcW w:w="626" w:type="dxa"/>
            <w:hideMark/>
          </w:tcPr>
          <w:p w14:paraId="107683F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2DB22B3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2731DB6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95</w:t>
            </w:r>
          </w:p>
        </w:tc>
        <w:tc>
          <w:tcPr>
            <w:tcW w:w="772" w:type="dxa"/>
            <w:hideMark/>
          </w:tcPr>
          <w:p w14:paraId="3EBB4EF2" w14:textId="22E490A4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32D060CC" w14:textId="358D99E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7F1E458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475D461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6056031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5EC09DE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1E76BB5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4BFE3F0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73C455B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6E081EEA" w14:textId="77777777" w:rsidTr="00245244">
        <w:trPr>
          <w:jc w:val="center"/>
        </w:trPr>
        <w:tc>
          <w:tcPr>
            <w:tcW w:w="1230" w:type="dxa"/>
            <w:hideMark/>
          </w:tcPr>
          <w:p w14:paraId="15735DC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M6</w:t>
            </w:r>
          </w:p>
        </w:tc>
        <w:tc>
          <w:tcPr>
            <w:tcW w:w="626" w:type="dxa"/>
            <w:hideMark/>
          </w:tcPr>
          <w:p w14:paraId="05E1C13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40BD07C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juvenile</w:t>
            </w:r>
          </w:p>
        </w:tc>
        <w:tc>
          <w:tcPr>
            <w:tcW w:w="1185" w:type="dxa"/>
            <w:hideMark/>
          </w:tcPr>
          <w:p w14:paraId="2EDF759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5</w:t>
            </w:r>
          </w:p>
        </w:tc>
        <w:tc>
          <w:tcPr>
            <w:tcW w:w="772" w:type="dxa"/>
            <w:hideMark/>
          </w:tcPr>
          <w:p w14:paraId="4DAF1312" w14:textId="145600D9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507B84FC" w14:textId="426B34B6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2DA9A38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5FF2F55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06BAE42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4ACF3B9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0B2E6CD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0F11810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2D8F504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5BD3542C" w14:textId="77777777" w:rsidTr="00245244">
        <w:trPr>
          <w:jc w:val="center"/>
        </w:trPr>
        <w:tc>
          <w:tcPr>
            <w:tcW w:w="1230" w:type="dxa"/>
            <w:hideMark/>
          </w:tcPr>
          <w:p w14:paraId="4896F6C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M7</w:t>
            </w:r>
          </w:p>
        </w:tc>
        <w:tc>
          <w:tcPr>
            <w:tcW w:w="626" w:type="dxa"/>
            <w:hideMark/>
          </w:tcPr>
          <w:p w14:paraId="6285652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3285E8C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5640C85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90</w:t>
            </w:r>
          </w:p>
        </w:tc>
        <w:tc>
          <w:tcPr>
            <w:tcW w:w="772" w:type="dxa"/>
            <w:hideMark/>
          </w:tcPr>
          <w:p w14:paraId="0E521FC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7F99BFEC" w14:textId="25D20695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4864CE80" w14:textId="05533B2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5E52D17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2A3A178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11A534FE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  <w:tc>
          <w:tcPr>
            <w:tcW w:w="620" w:type="dxa"/>
            <w:hideMark/>
          </w:tcPr>
          <w:p w14:paraId="09EEA86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  <w:tc>
          <w:tcPr>
            <w:tcW w:w="613" w:type="dxa"/>
            <w:hideMark/>
          </w:tcPr>
          <w:p w14:paraId="23C0214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  <w:tc>
          <w:tcPr>
            <w:tcW w:w="635" w:type="dxa"/>
            <w:hideMark/>
          </w:tcPr>
          <w:p w14:paraId="1CC8BBA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</w:tr>
      <w:tr w:rsidR="000F1072" w:rsidRPr="004D769B" w14:paraId="2E9FD968" w14:textId="77777777" w:rsidTr="00245244">
        <w:trPr>
          <w:jc w:val="center"/>
        </w:trPr>
        <w:tc>
          <w:tcPr>
            <w:tcW w:w="1230" w:type="dxa"/>
            <w:hideMark/>
          </w:tcPr>
          <w:p w14:paraId="555114C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M9</w:t>
            </w:r>
          </w:p>
        </w:tc>
        <w:tc>
          <w:tcPr>
            <w:tcW w:w="626" w:type="dxa"/>
            <w:hideMark/>
          </w:tcPr>
          <w:p w14:paraId="22969BE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06E82B6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13D5447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30</w:t>
            </w:r>
          </w:p>
        </w:tc>
        <w:tc>
          <w:tcPr>
            <w:tcW w:w="772" w:type="dxa"/>
            <w:hideMark/>
          </w:tcPr>
          <w:p w14:paraId="77B0585A" w14:textId="65110369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433A6DB4" w14:textId="58BCAE7B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338F79B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223D4DD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24DF8A8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2ED1D54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2EED64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5F9F86C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0602A5D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7B07B69C" w14:textId="77777777" w:rsidTr="00245244">
        <w:trPr>
          <w:jc w:val="center"/>
        </w:trPr>
        <w:tc>
          <w:tcPr>
            <w:tcW w:w="1230" w:type="dxa"/>
            <w:hideMark/>
          </w:tcPr>
          <w:p w14:paraId="4564312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N1</w:t>
            </w:r>
          </w:p>
        </w:tc>
        <w:tc>
          <w:tcPr>
            <w:tcW w:w="626" w:type="dxa"/>
            <w:hideMark/>
          </w:tcPr>
          <w:p w14:paraId="2FBDFB0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2655452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304A55F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25</w:t>
            </w:r>
          </w:p>
        </w:tc>
        <w:tc>
          <w:tcPr>
            <w:tcW w:w="772" w:type="dxa"/>
            <w:hideMark/>
          </w:tcPr>
          <w:p w14:paraId="2ED1919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38CA4C88" w14:textId="597E8EA2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43E6C39D" w14:textId="6732B08B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06EB3F7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09EDB0F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  <w:tc>
          <w:tcPr>
            <w:tcW w:w="630" w:type="dxa"/>
            <w:hideMark/>
          </w:tcPr>
          <w:p w14:paraId="7EAB92B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  <w:tc>
          <w:tcPr>
            <w:tcW w:w="620" w:type="dxa"/>
            <w:hideMark/>
          </w:tcPr>
          <w:p w14:paraId="1727F77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  <w:tc>
          <w:tcPr>
            <w:tcW w:w="613" w:type="dxa"/>
            <w:hideMark/>
          </w:tcPr>
          <w:p w14:paraId="734D04E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  <w:tc>
          <w:tcPr>
            <w:tcW w:w="635" w:type="dxa"/>
            <w:hideMark/>
          </w:tcPr>
          <w:p w14:paraId="6CC274C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</w:tr>
      <w:tr w:rsidR="000F1072" w:rsidRPr="004D769B" w14:paraId="23A8F240" w14:textId="77777777" w:rsidTr="00245244">
        <w:trPr>
          <w:jc w:val="center"/>
        </w:trPr>
        <w:tc>
          <w:tcPr>
            <w:tcW w:w="1230" w:type="dxa"/>
            <w:hideMark/>
          </w:tcPr>
          <w:p w14:paraId="71F56C4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N4</w:t>
            </w:r>
          </w:p>
        </w:tc>
        <w:tc>
          <w:tcPr>
            <w:tcW w:w="626" w:type="dxa"/>
            <w:hideMark/>
          </w:tcPr>
          <w:p w14:paraId="6F48493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432CD5C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2A134D8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50</w:t>
            </w:r>
          </w:p>
        </w:tc>
        <w:tc>
          <w:tcPr>
            <w:tcW w:w="772" w:type="dxa"/>
            <w:hideMark/>
          </w:tcPr>
          <w:p w14:paraId="4191FA07" w14:textId="1EABC094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1831AB0C" w14:textId="3E07BFD0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447BB04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58270B4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6CE8A16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3385850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244D1A7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3CFCEE3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4E4AB90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68CF967E" w14:textId="77777777" w:rsidTr="00245244">
        <w:trPr>
          <w:jc w:val="center"/>
        </w:trPr>
        <w:tc>
          <w:tcPr>
            <w:tcW w:w="1230" w:type="dxa"/>
            <w:hideMark/>
          </w:tcPr>
          <w:p w14:paraId="2362374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N5</w:t>
            </w:r>
          </w:p>
        </w:tc>
        <w:tc>
          <w:tcPr>
            <w:tcW w:w="626" w:type="dxa"/>
            <w:hideMark/>
          </w:tcPr>
          <w:p w14:paraId="09EF50D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3CFD553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juvenile</w:t>
            </w:r>
          </w:p>
        </w:tc>
        <w:tc>
          <w:tcPr>
            <w:tcW w:w="1185" w:type="dxa"/>
            <w:hideMark/>
          </w:tcPr>
          <w:p w14:paraId="5DBA3A2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30</w:t>
            </w:r>
          </w:p>
        </w:tc>
        <w:tc>
          <w:tcPr>
            <w:tcW w:w="772" w:type="dxa"/>
            <w:hideMark/>
          </w:tcPr>
          <w:p w14:paraId="4C54CB18" w14:textId="4A56646E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6C00400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60A4D3A9" w14:textId="6F57AFF1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2E58DE2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224E426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2F56158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14859B8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64ACC46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52F7003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4EAE5D74" w14:textId="77777777" w:rsidTr="00245244">
        <w:trPr>
          <w:jc w:val="center"/>
        </w:trPr>
        <w:tc>
          <w:tcPr>
            <w:tcW w:w="1230" w:type="dxa"/>
            <w:hideMark/>
          </w:tcPr>
          <w:p w14:paraId="7ECD442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N6</w:t>
            </w:r>
          </w:p>
        </w:tc>
        <w:tc>
          <w:tcPr>
            <w:tcW w:w="626" w:type="dxa"/>
            <w:hideMark/>
          </w:tcPr>
          <w:p w14:paraId="23BD5B7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326B04CE" w14:textId="0C5B2A10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immatur</w:t>
            </w:r>
            <w:r w:rsidRPr="004D769B">
              <w:rPr>
                <w:noProof/>
                <w:lang w:val="en-US"/>
              </w:rPr>
              <w:t xml:space="preserve">e </w:t>
            </w:r>
            <w:r w:rsidR="00FD706D" w:rsidRPr="00630346">
              <w:rPr>
                <w:lang w:val="en-US"/>
              </w:rPr>
              <w:t>–</w:t>
            </w:r>
            <w:r w:rsidRPr="004D769B">
              <w:rPr>
                <w:noProof/>
                <w:lang w:val="en-US"/>
              </w:rPr>
              <w:t xml:space="preserve"> adult</w:t>
            </w:r>
          </w:p>
        </w:tc>
        <w:tc>
          <w:tcPr>
            <w:tcW w:w="1185" w:type="dxa"/>
            <w:hideMark/>
          </w:tcPr>
          <w:p w14:paraId="4EA4102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85</w:t>
            </w:r>
          </w:p>
        </w:tc>
        <w:tc>
          <w:tcPr>
            <w:tcW w:w="772" w:type="dxa"/>
            <w:hideMark/>
          </w:tcPr>
          <w:p w14:paraId="070B8BCC" w14:textId="1205A48B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60FEC15D" w14:textId="7D8622DD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284CE5B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2915DB5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68CC9D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2226FA4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C5CDEE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21DFD44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22DE8C0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4EC3EE04" w14:textId="77777777" w:rsidTr="00245244">
        <w:trPr>
          <w:jc w:val="center"/>
        </w:trPr>
        <w:tc>
          <w:tcPr>
            <w:tcW w:w="1230" w:type="dxa"/>
            <w:hideMark/>
          </w:tcPr>
          <w:p w14:paraId="1244097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N7</w:t>
            </w:r>
          </w:p>
        </w:tc>
        <w:tc>
          <w:tcPr>
            <w:tcW w:w="626" w:type="dxa"/>
            <w:hideMark/>
          </w:tcPr>
          <w:p w14:paraId="572C5B1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5BAF966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7A2938A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100</w:t>
            </w:r>
          </w:p>
        </w:tc>
        <w:tc>
          <w:tcPr>
            <w:tcW w:w="772" w:type="dxa"/>
            <w:hideMark/>
          </w:tcPr>
          <w:p w14:paraId="1A6FD6C2" w14:textId="1DF4653C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4F8E93D6" w14:textId="43DC6678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2BCA5DE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0D80FC4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285ADA5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40778F2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5BAB61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26E74BD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1254801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463B929C" w14:textId="77777777" w:rsidTr="00245244">
        <w:trPr>
          <w:jc w:val="center"/>
        </w:trPr>
        <w:tc>
          <w:tcPr>
            <w:tcW w:w="1230" w:type="dxa"/>
            <w:hideMark/>
          </w:tcPr>
          <w:p w14:paraId="4D8EF79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N8</w:t>
            </w:r>
          </w:p>
        </w:tc>
        <w:tc>
          <w:tcPr>
            <w:tcW w:w="626" w:type="dxa"/>
            <w:hideMark/>
          </w:tcPr>
          <w:p w14:paraId="00BDBB3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09C418E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juvenile</w:t>
            </w:r>
          </w:p>
        </w:tc>
        <w:tc>
          <w:tcPr>
            <w:tcW w:w="1185" w:type="dxa"/>
            <w:hideMark/>
          </w:tcPr>
          <w:p w14:paraId="42FB38C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3</w:t>
            </w:r>
          </w:p>
        </w:tc>
        <w:tc>
          <w:tcPr>
            <w:tcW w:w="772" w:type="dxa"/>
            <w:hideMark/>
          </w:tcPr>
          <w:p w14:paraId="3ABEACE9" w14:textId="7953E1DB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772" w:type="dxa"/>
            <w:hideMark/>
          </w:tcPr>
          <w:p w14:paraId="3FFC2AAE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47FE2C5A" w14:textId="220C8DB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7CF85C0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5EF0330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3FE207A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  <w:tc>
          <w:tcPr>
            <w:tcW w:w="620" w:type="dxa"/>
            <w:hideMark/>
          </w:tcPr>
          <w:p w14:paraId="5D4B89E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  <w:tc>
          <w:tcPr>
            <w:tcW w:w="613" w:type="dxa"/>
            <w:hideMark/>
          </w:tcPr>
          <w:p w14:paraId="35F6114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  <w:tc>
          <w:tcPr>
            <w:tcW w:w="635" w:type="dxa"/>
            <w:hideMark/>
          </w:tcPr>
          <w:p w14:paraId="3C027B2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</w:tr>
      <w:tr w:rsidR="000F1072" w:rsidRPr="004D769B" w14:paraId="7952B681" w14:textId="77777777" w:rsidTr="00245244">
        <w:trPr>
          <w:jc w:val="center"/>
        </w:trPr>
        <w:tc>
          <w:tcPr>
            <w:tcW w:w="1230" w:type="dxa"/>
            <w:hideMark/>
          </w:tcPr>
          <w:p w14:paraId="767445C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N9</w:t>
            </w:r>
          </w:p>
        </w:tc>
        <w:tc>
          <w:tcPr>
            <w:tcW w:w="626" w:type="dxa"/>
            <w:hideMark/>
          </w:tcPr>
          <w:p w14:paraId="65A6051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2D1D16F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50061D7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95</w:t>
            </w:r>
          </w:p>
        </w:tc>
        <w:tc>
          <w:tcPr>
            <w:tcW w:w="772" w:type="dxa"/>
            <w:hideMark/>
          </w:tcPr>
          <w:p w14:paraId="15A5A9D0" w14:textId="56A56265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0F7057E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63E8C308" w14:textId="21BCB062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738EF7C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4EC3658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30" w:type="dxa"/>
            <w:hideMark/>
          </w:tcPr>
          <w:p w14:paraId="391AD1B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(x)</w:t>
            </w:r>
          </w:p>
        </w:tc>
        <w:tc>
          <w:tcPr>
            <w:tcW w:w="620" w:type="dxa"/>
            <w:hideMark/>
          </w:tcPr>
          <w:p w14:paraId="54EC6C5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de-DE"/>
              </w:rPr>
              <w:t>x</w:t>
            </w:r>
          </w:p>
        </w:tc>
        <w:tc>
          <w:tcPr>
            <w:tcW w:w="613" w:type="dxa"/>
            <w:hideMark/>
          </w:tcPr>
          <w:p w14:paraId="0D05200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18AB290E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066620A4" w14:textId="77777777" w:rsidTr="00245244">
        <w:trPr>
          <w:jc w:val="center"/>
        </w:trPr>
        <w:tc>
          <w:tcPr>
            <w:tcW w:w="1230" w:type="dxa"/>
            <w:hideMark/>
          </w:tcPr>
          <w:p w14:paraId="75306A7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P0</w:t>
            </w:r>
          </w:p>
        </w:tc>
        <w:tc>
          <w:tcPr>
            <w:tcW w:w="626" w:type="dxa"/>
            <w:hideMark/>
          </w:tcPr>
          <w:p w14:paraId="5D7093B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42DFE0D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21C29B7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60</w:t>
            </w:r>
          </w:p>
        </w:tc>
        <w:tc>
          <w:tcPr>
            <w:tcW w:w="772" w:type="dxa"/>
            <w:hideMark/>
          </w:tcPr>
          <w:p w14:paraId="41D3C10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  <w:r w:rsidRPr="004D769B">
              <w:rPr>
                <w:noProof/>
                <w:vertAlign w:val="superscript"/>
                <w:lang w:val="de-DE"/>
              </w:rPr>
              <w:t>b</w:t>
            </w:r>
          </w:p>
        </w:tc>
        <w:tc>
          <w:tcPr>
            <w:tcW w:w="772" w:type="dxa"/>
            <w:hideMark/>
          </w:tcPr>
          <w:p w14:paraId="73A139B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0B2F9A84" w14:textId="5EC76476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3C4771A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1BDEDF6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30" w:type="dxa"/>
            <w:hideMark/>
          </w:tcPr>
          <w:p w14:paraId="502CD81E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636BDA1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13" w:type="dxa"/>
            <w:hideMark/>
          </w:tcPr>
          <w:p w14:paraId="3B9B042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44FBAE9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271344C7" w14:textId="77777777" w:rsidTr="00245244">
        <w:trPr>
          <w:jc w:val="center"/>
        </w:trPr>
        <w:tc>
          <w:tcPr>
            <w:tcW w:w="1230" w:type="dxa"/>
            <w:hideMark/>
          </w:tcPr>
          <w:p w14:paraId="16FEED2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P4</w:t>
            </w:r>
          </w:p>
        </w:tc>
        <w:tc>
          <w:tcPr>
            <w:tcW w:w="626" w:type="dxa"/>
            <w:hideMark/>
          </w:tcPr>
          <w:p w14:paraId="4CDBAB4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2246CE0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115A0F4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100</w:t>
            </w:r>
          </w:p>
        </w:tc>
        <w:tc>
          <w:tcPr>
            <w:tcW w:w="772" w:type="dxa"/>
            <w:hideMark/>
          </w:tcPr>
          <w:p w14:paraId="4709B804" w14:textId="2265D9F0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772" w:type="dxa"/>
            <w:hideMark/>
          </w:tcPr>
          <w:p w14:paraId="5AE5506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2A49C520" w14:textId="38668236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6B1C2A5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329099D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706B290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5A11831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6CDE5D3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29AB2E1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2DA18A69" w14:textId="77777777" w:rsidTr="00245244">
        <w:trPr>
          <w:jc w:val="center"/>
        </w:trPr>
        <w:tc>
          <w:tcPr>
            <w:tcW w:w="1230" w:type="dxa"/>
            <w:hideMark/>
          </w:tcPr>
          <w:p w14:paraId="294250C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P5</w:t>
            </w:r>
          </w:p>
        </w:tc>
        <w:tc>
          <w:tcPr>
            <w:tcW w:w="626" w:type="dxa"/>
            <w:hideMark/>
          </w:tcPr>
          <w:p w14:paraId="7021848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50E655F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2F7D72B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85</w:t>
            </w:r>
          </w:p>
        </w:tc>
        <w:tc>
          <w:tcPr>
            <w:tcW w:w="772" w:type="dxa"/>
            <w:hideMark/>
          </w:tcPr>
          <w:p w14:paraId="7AA601C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4DA058A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1B762BF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1F81F4D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579A4F2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55DB080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ECF8FE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0BD0032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4614F90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30D983FA" w14:textId="77777777" w:rsidTr="00245244">
        <w:trPr>
          <w:jc w:val="center"/>
        </w:trPr>
        <w:tc>
          <w:tcPr>
            <w:tcW w:w="1230" w:type="dxa"/>
            <w:hideMark/>
          </w:tcPr>
          <w:p w14:paraId="294798F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P6</w:t>
            </w:r>
          </w:p>
        </w:tc>
        <w:tc>
          <w:tcPr>
            <w:tcW w:w="626" w:type="dxa"/>
            <w:hideMark/>
          </w:tcPr>
          <w:p w14:paraId="3AC405C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0D1DCF0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4B9AFF9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100</w:t>
            </w:r>
          </w:p>
        </w:tc>
        <w:tc>
          <w:tcPr>
            <w:tcW w:w="772" w:type="dxa"/>
            <w:hideMark/>
          </w:tcPr>
          <w:p w14:paraId="144B9CA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33C6260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53ADFFE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553F62E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7BC2799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6EC01DE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5B4804A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74E75D7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6AFAC16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73FB176C" w14:textId="77777777" w:rsidTr="00245244">
        <w:trPr>
          <w:jc w:val="center"/>
        </w:trPr>
        <w:tc>
          <w:tcPr>
            <w:tcW w:w="1230" w:type="dxa"/>
            <w:hideMark/>
          </w:tcPr>
          <w:p w14:paraId="23A8CA4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S8</w:t>
            </w:r>
          </w:p>
        </w:tc>
        <w:tc>
          <w:tcPr>
            <w:tcW w:w="626" w:type="dxa"/>
            <w:hideMark/>
          </w:tcPr>
          <w:p w14:paraId="1D6542C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50BF106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juvenile</w:t>
            </w:r>
          </w:p>
        </w:tc>
        <w:tc>
          <w:tcPr>
            <w:tcW w:w="1185" w:type="dxa"/>
            <w:hideMark/>
          </w:tcPr>
          <w:p w14:paraId="4CE5FA6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30</w:t>
            </w:r>
          </w:p>
        </w:tc>
        <w:tc>
          <w:tcPr>
            <w:tcW w:w="772" w:type="dxa"/>
            <w:hideMark/>
          </w:tcPr>
          <w:p w14:paraId="2DC4A60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6C22152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7291BB3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5BC78B7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113F0CE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3ADEF99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171A29D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61C3ECF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346724C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3979422F" w14:textId="77777777" w:rsidTr="00245244">
        <w:trPr>
          <w:jc w:val="center"/>
        </w:trPr>
        <w:tc>
          <w:tcPr>
            <w:tcW w:w="1230" w:type="dxa"/>
            <w:hideMark/>
          </w:tcPr>
          <w:p w14:paraId="02BE735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CA3</w:t>
            </w:r>
          </w:p>
        </w:tc>
        <w:tc>
          <w:tcPr>
            <w:tcW w:w="626" w:type="dxa"/>
            <w:hideMark/>
          </w:tcPr>
          <w:p w14:paraId="5F5C644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767F685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10D3723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80</w:t>
            </w:r>
          </w:p>
        </w:tc>
        <w:tc>
          <w:tcPr>
            <w:tcW w:w="772" w:type="dxa"/>
            <w:hideMark/>
          </w:tcPr>
          <w:p w14:paraId="1AD20EF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0795B35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150CCEC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276512B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6B8BC45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6BF7C02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1A9378E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2691FC9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4993784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27DC7762" w14:textId="77777777" w:rsidTr="00245244">
        <w:trPr>
          <w:jc w:val="center"/>
        </w:trPr>
        <w:tc>
          <w:tcPr>
            <w:tcW w:w="1230" w:type="dxa"/>
            <w:hideMark/>
          </w:tcPr>
          <w:p w14:paraId="7BECE67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CC9</w:t>
            </w:r>
          </w:p>
        </w:tc>
        <w:tc>
          <w:tcPr>
            <w:tcW w:w="626" w:type="dxa"/>
            <w:hideMark/>
          </w:tcPr>
          <w:p w14:paraId="4A52DB9E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67C01BA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juvenile</w:t>
            </w:r>
          </w:p>
        </w:tc>
        <w:tc>
          <w:tcPr>
            <w:tcW w:w="1185" w:type="dxa"/>
            <w:hideMark/>
          </w:tcPr>
          <w:p w14:paraId="4FF0EA8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5</w:t>
            </w:r>
          </w:p>
        </w:tc>
        <w:tc>
          <w:tcPr>
            <w:tcW w:w="772" w:type="dxa"/>
            <w:hideMark/>
          </w:tcPr>
          <w:p w14:paraId="6861D3E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0C0AE16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1875941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71BE28B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272DCF5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237775F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38F4BA1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1F94549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187DA98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5376AF55" w14:textId="77777777" w:rsidTr="00245244">
        <w:trPr>
          <w:jc w:val="center"/>
        </w:trPr>
        <w:tc>
          <w:tcPr>
            <w:tcW w:w="1230" w:type="dxa"/>
            <w:hideMark/>
          </w:tcPr>
          <w:p w14:paraId="4FDCA2F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CE0</w:t>
            </w:r>
          </w:p>
        </w:tc>
        <w:tc>
          <w:tcPr>
            <w:tcW w:w="626" w:type="dxa"/>
            <w:hideMark/>
          </w:tcPr>
          <w:p w14:paraId="5E640E8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3F8E517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51D84F2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100</w:t>
            </w:r>
          </w:p>
        </w:tc>
        <w:tc>
          <w:tcPr>
            <w:tcW w:w="772" w:type="dxa"/>
            <w:hideMark/>
          </w:tcPr>
          <w:p w14:paraId="7262180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383FFA7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0977825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48CF18E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4BFBD1C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30" w:type="dxa"/>
            <w:hideMark/>
          </w:tcPr>
          <w:p w14:paraId="16AA9F8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2AB78DC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13" w:type="dxa"/>
            <w:hideMark/>
          </w:tcPr>
          <w:p w14:paraId="5EC810C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35" w:type="dxa"/>
            <w:hideMark/>
          </w:tcPr>
          <w:p w14:paraId="3C3835D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</w:tr>
      <w:tr w:rsidR="000F1072" w:rsidRPr="004D769B" w14:paraId="1AE3B679" w14:textId="77777777" w:rsidTr="00245244">
        <w:trPr>
          <w:jc w:val="center"/>
        </w:trPr>
        <w:tc>
          <w:tcPr>
            <w:tcW w:w="1230" w:type="dxa"/>
            <w:hideMark/>
          </w:tcPr>
          <w:p w14:paraId="0B31202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CH1</w:t>
            </w:r>
          </w:p>
        </w:tc>
        <w:tc>
          <w:tcPr>
            <w:tcW w:w="626" w:type="dxa"/>
            <w:hideMark/>
          </w:tcPr>
          <w:p w14:paraId="76AA5A1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004E3458" w14:textId="04A0BA6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immature</w:t>
            </w:r>
            <w:r w:rsidRPr="004D769B">
              <w:rPr>
                <w:noProof/>
                <w:lang w:val="en-US"/>
              </w:rPr>
              <w:t xml:space="preserve"> </w:t>
            </w:r>
            <w:r w:rsidR="00FD706D" w:rsidRPr="00630346">
              <w:rPr>
                <w:lang w:val="en-US"/>
              </w:rPr>
              <w:t>–</w:t>
            </w:r>
            <w:r w:rsidRPr="004D769B">
              <w:rPr>
                <w:noProof/>
                <w:lang w:val="en-US"/>
              </w:rPr>
              <w:t xml:space="preserve"> adult</w:t>
            </w:r>
          </w:p>
        </w:tc>
        <w:tc>
          <w:tcPr>
            <w:tcW w:w="1185" w:type="dxa"/>
            <w:hideMark/>
          </w:tcPr>
          <w:p w14:paraId="533AB25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80</w:t>
            </w:r>
          </w:p>
        </w:tc>
        <w:tc>
          <w:tcPr>
            <w:tcW w:w="772" w:type="dxa"/>
            <w:hideMark/>
          </w:tcPr>
          <w:p w14:paraId="0DD7969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22B7B89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7D31BED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78722DB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F50C4E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689FDD9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5805B33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6DBA17E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1733021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3A9C2DC4" w14:textId="77777777" w:rsidTr="00245244">
        <w:trPr>
          <w:jc w:val="center"/>
        </w:trPr>
        <w:tc>
          <w:tcPr>
            <w:tcW w:w="1230" w:type="dxa"/>
            <w:hideMark/>
          </w:tcPr>
          <w:p w14:paraId="2CDC077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CK6</w:t>
            </w:r>
          </w:p>
        </w:tc>
        <w:tc>
          <w:tcPr>
            <w:tcW w:w="626" w:type="dxa"/>
            <w:hideMark/>
          </w:tcPr>
          <w:p w14:paraId="1016387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3F8112D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55BC5AE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100</w:t>
            </w:r>
          </w:p>
        </w:tc>
        <w:tc>
          <w:tcPr>
            <w:tcW w:w="772" w:type="dxa"/>
            <w:hideMark/>
          </w:tcPr>
          <w:p w14:paraId="35F854D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12DB9EC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0E67675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2FF3C0F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353F314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54515CC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5062550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6763DF1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7D72DD2E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012FFC6F" w14:textId="77777777" w:rsidTr="00245244">
        <w:trPr>
          <w:jc w:val="center"/>
        </w:trPr>
        <w:tc>
          <w:tcPr>
            <w:tcW w:w="1230" w:type="dxa"/>
            <w:hideMark/>
          </w:tcPr>
          <w:p w14:paraId="14947C0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CN1</w:t>
            </w:r>
          </w:p>
        </w:tc>
        <w:tc>
          <w:tcPr>
            <w:tcW w:w="626" w:type="dxa"/>
            <w:hideMark/>
          </w:tcPr>
          <w:p w14:paraId="1F6667B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36A4BAA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6899923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50</w:t>
            </w:r>
          </w:p>
        </w:tc>
        <w:tc>
          <w:tcPr>
            <w:tcW w:w="772" w:type="dxa"/>
            <w:hideMark/>
          </w:tcPr>
          <w:p w14:paraId="668AA03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6F3066B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2EE08DE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77B0F5F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5AD9DCA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72F2C25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66157A7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6108D7F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2B51EE4E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0A330A52" w14:textId="77777777" w:rsidTr="00245244">
        <w:trPr>
          <w:jc w:val="center"/>
        </w:trPr>
        <w:tc>
          <w:tcPr>
            <w:tcW w:w="1230" w:type="dxa"/>
            <w:hideMark/>
          </w:tcPr>
          <w:p w14:paraId="28F3D67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CN7</w:t>
            </w:r>
          </w:p>
        </w:tc>
        <w:tc>
          <w:tcPr>
            <w:tcW w:w="626" w:type="dxa"/>
            <w:hideMark/>
          </w:tcPr>
          <w:p w14:paraId="2D783AA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786FC5D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juvenile</w:t>
            </w:r>
          </w:p>
        </w:tc>
        <w:tc>
          <w:tcPr>
            <w:tcW w:w="1185" w:type="dxa"/>
            <w:hideMark/>
          </w:tcPr>
          <w:p w14:paraId="7305BA2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5</w:t>
            </w:r>
          </w:p>
        </w:tc>
        <w:tc>
          <w:tcPr>
            <w:tcW w:w="772" w:type="dxa"/>
            <w:hideMark/>
          </w:tcPr>
          <w:p w14:paraId="3DC297A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6D417BE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043BEFC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0A6AF75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449EBD9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18DBF13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8C0CC8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2772335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6327D56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4CA259CA" w14:textId="77777777" w:rsidTr="00245244">
        <w:trPr>
          <w:jc w:val="center"/>
        </w:trPr>
        <w:tc>
          <w:tcPr>
            <w:tcW w:w="1230" w:type="dxa"/>
            <w:hideMark/>
          </w:tcPr>
          <w:p w14:paraId="631F91D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CP3</w:t>
            </w:r>
          </w:p>
        </w:tc>
        <w:tc>
          <w:tcPr>
            <w:tcW w:w="626" w:type="dxa"/>
            <w:hideMark/>
          </w:tcPr>
          <w:p w14:paraId="4D2B3C8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0EBDC2D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juvenile</w:t>
            </w:r>
          </w:p>
        </w:tc>
        <w:tc>
          <w:tcPr>
            <w:tcW w:w="1185" w:type="dxa"/>
            <w:hideMark/>
          </w:tcPr>
          <w:p w14:paraId="20E863A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15</w:t>
            </w:r>
          </w:p>
        </w:tc>
        <w:tc>
          <w:tcPr>
            <w:tcW w:w="772" w:type="dxa"/>
            <w:hideMark/>
          </w:tcPr>
          <w:p w14:paraId="0E431A2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3F4F8EB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6A227A3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47B850C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04FEA06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375B7FC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C41EDA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1846086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51BCA21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4EDEA0A4" w14:textId="77777777" w:rsidTr="00245244">
        <w:trPr>
          <w:jc w:val="center"/>
        </w:trPr>
        <w:tc>
          <w:tcPr>
            <w:tcW w:w="1230" w:type="dxa"/>
            <w:hideMark/>
          </w:tcPr>
          <w:p w14:paraId="0B5B7EA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CR8</w:t>
            </w:r>
          </w:p>
        </w:tc>
        <w:tc>
          <w:tcPr>
            <w:tcW w:w="626" w:type="dxa"/>
            <w:hideMark/>
          </w:tcPr>
          <w:p w14:paraId="50160E6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7933616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432D94E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75</w:t>
            </w:r>
          </w:p>
        </w:tc>
        <w:tc>
          <w:tcPr>
            <w:tcW w:w="772" w:type="dxa"/>
            <w:hideMark/>
          </w:tcPr>
          <w:p w14:paraId="46B6109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51A79DA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2657712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039D819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C81918A" w14:textId="23B7E7DE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(x)</w:t>
            </w:r>
          </w:p>
        </w:tc>
        <w:tc>
          <w:tcPr>
            <w:tcW w:w="630" w:type="dxa"/>
            <w:hideMark/>
          </w:tcPr>
          <w:p w14:paraId="21B9358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5946253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13" w:type="dxa"/>
            <w:hideMark/>
          </w:tcPr>
          <w:p w14:paraId="730EDE9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35" w:type="dxa"/>
            <w:hideMark/>
          </w:tcPr>
          <w:p w14:paraId="1C7EFDE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</w:tr>
      <w:tr w:rsidR="000F1072" w:rsidRPr="004D769B" w14:paraId="1F556E49" w14:textId="77777777" w:rsidTr="00245244">
        <w:trPr>
          <w:jc w:val="center"/>
        </w:trPr>
        <w:tc>
          <w:tcPr>
            <w:tcW w:w="1230" w:type="dxa"/>
            <w:hideMark/>
          </w:tcPr>
          <w:p w14:paraId="4DC58FB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CS9</w:t>
            </w:r>
          </w:p>
        </w:tc>
        <w:tc>
          <w:tcPr>
            <w:tcW w:w="626" w:type="dxa"/>
            <w:hideMark/>
          </w:tcPr>
          <w:p w14:paraId="2F282F8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33B4677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juvenile</w:t>
            </w:r>
          </w:p>
        </w:tc>
        <w:tc>
          <w:tcPr>
            <w:tcW w:w="1185" w:type="dxa"/>
            <w:hideMark/>
          </w:tcPr>
          <w:p w14:paraId="2AF34CFA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3</w:t>
            </w:r>
          </w:p>
        </w:tc>
        <w:tc>
          <w:tcPr>
            <w:tcW w:w="772" w:type="dxa"/>
            <w:hideMark/>
          </w:tcPr>
          <w:p w14:paraId="52DCE47E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7F368F2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6B1F0C7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212EBCC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190DD08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30" w:type="dxa"/>
            <w:hideMark/>
          </w:tcPr>
          <w:p w14:paraId="42058C88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(x)</w:t>
            </w:r>
          </w:p>
        </w:tc>
        <w:tc>
          <w:tcPr>
            <w:tcW w:w="620" w:type="dxa"/>
            <w:hideMark/>
          </w:tcPr>
          <w:p w14:paraId="69ED0DC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13" w:type="dxa"/>
            <w:hideMark/>
          </w:tcPr>
          <w:p w14:paraId="46376DD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577E321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3CFE886A" w14:textId="77777777" w:rsidTr="00245244">
        <w:trPr>
          <w:jc w:val="center"/>
        </w:trPr>
        <w:tc>
          <w:tcPr>
            <w:tcW w:w="1230" w:type="dxa"/>
            <w:hideMark/>
          </w:tcPr>
          <w:p w14:paraId="2B74A1A4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CU0</w:t>
            </w:r>
          </w:p>
        </w:tc>
        <w:tc>
          <w:tcPr>
            <w:tcW w:w="626" w:type="dxa"/>
            <w:hideMark/>
          </w:tcPr>
          <w:p w14:paraId="3469D01E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5A61E9EF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79586A4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99</w:t>
            </w:r>
          </w:p>
        </w:tc>
        <w:tc>
          <w:tcPr>
            <w:tcW w:w="772" w:type="dxa"/>
            <w:hideMark/>
          </w:tcPr>
          <w:p w14:paraId="4FF1708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7C76729B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6717B1C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130BD06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4745A560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55E63E0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7CE73AF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4DCDB8B9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6834647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4D769B" w14:paraId="6FE97025" w14:textId="77777777" w:rsidTr="00245244">
        <w:trPr>
          <w:jc w:val="center"/>
        </w:trPr>
        <w:tc>
          <w:tcPr>
            <w:tcW w:w="1230" w:type="dxa"/>
            <w:hideMark/>
          </w:tcPr>
          <w:p w14:paraId="0BC40EE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EA670180</w:t>
            </w:r>
          </w:p>
        </w:tc>
        <w:tc>
          <w:tcPr>
            <w:tcW w:w="626" w:type="dxa"/>
            <w:hideMark/>
          </w:tcPr>
          <w:p w14:paraId="7B7D20F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0A677F07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3F80DF6C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35</w:t>
            </w:r>
          </w:p>
        </w:tc>
        <w:tc>
          <w:tcPr>
            <w:tcW w:w="772" w:type="dxa"/>
            <w:hideMark/>
          </w:tcPr>
          <w:p w14:paraId="4E080EB2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2628A20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7FDD88F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70DC4711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  <w:r w:rsidRPr="004D769B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4D9F413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71951C43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006A3546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058A6685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298BB69D" w14:textId="77777777" w:rsidR="004D769B" w:rsidRPr="004D769B" w:rsidRDefault="004D769B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65F45A02" w14:textId="77777777" w:rsidTr="00245244">
        <w:trPr>
          <w:jc w:val="center"/>
        </w:trPr>
        <w:tc>
          <w:tcPr>
            <w:tcW w:w="1230" w:type="dxa"/>
            <w:hideMark/>
          </w:tcPr>
          <w:p w14:paraId="5BCE199F" w14:textId="77777777" w:rsidR="000F1072" w:rsidRPr="00F07690" w:rsidRDefault="000F1072" w:rsidP="00D300A8">
            <w:pPr>
              <w:suppressLineNumbers/>
              <w:jc w:val="center"/>
              <w:rPr>
                <w:noProof/>
              </w:rPr>
            </w:pPr>
            <w:r w:rsidRPr="00D300A8">
              <w:rPr>
                <w:bCs/>
                <w:noProof/>
              </w:rPr>
              <w:t>EA670182</w:t>
            </w:r>
          </w:p>
        </w:tc>
        <w:tc>
          <w:tcPr>
            <w:tcW w:w="626" w:type="dxa"/>
            <w:hideMark/>
          </w:tcPr>
          <w:p w14:paraId="0CB9C00F" w14:textId="77777777" w:rsidR="000F1072" w:rsidRPr="00F07690" w:rsidRDefault="000F1072" w:rsidP="00D300A8">
            <w:pPr>
              <w:suppressLineNumbers/>
              <w:jc w:val="center"/>
              <w:rPr>
                <w:noProof/>
              </w:rPr>
            </w:pPr>
            <w:r w:rsidRPr="00D300A8">
              <w:rPr>
                <w:bCs/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4D09AF7A" w14:textId="77777777" w:rsidR="000F1072" w:rsidRPr="00F07690" w:rsidRDefault="000F1072" w:rsidP="00D300A8">
            <w:pPr>
              <w:suppressLineNumbers/>
              <w:jc w:val="center"/>
              <w:rPr>
                <w:noProof/>
              </w:rPr>
            </w:pPr>
            <w:r w:rsidRPr="00D300A8">
              <w:rPr>
                <w:bCs/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079DC5B9" w14:textId="77777777" w:rsidR="000F1072" w:rsidRPr="00F07690" w:rsidRDefault="000F1072" w:rsidP="00D300A8">
            <w:pPr>
              <w:suppressLineNumbers/>
              <w:jc w:val="center"/>
              <w:rPr>
                <w:noProof/>
              </w:rPr>
            </w:pPr>
            <w:r w:rsidRPr="00D300A8">
              <w:rPr>
                <w:bCs/>
                <w:noProof/>
              </w:rPr>
              <w:t>100</w:t>
            </w:r>
          </w:p>
        </w:tc>
        <w:tc>
          <w:tcPr>
            <w:tcW w:w="772" w:type="dxa"/>
            <w:hideMark/>
          </w:tcPr>
          <w:p w14:paraId="4AB6FAFC" w14:textId="77777777" w:rsidR="000F1072" w:rsidRPr="00F07690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68C778E6" w14:textId="77777777" w:rsidR="000F1072" w:rsidRPr="00F07690" w:rsidRDefault="000F1072" w:rsidP="00D300A8">
            <w:pPr>
              <w:suppressLineNumbers/>
              <w:jc w:val="center"/>
              <w:rPr>
                <w:noProof/>
              </w:rPr>
            </w:pPr>
            <w:r w:rsidRPr="00D300A8">
              <w:rPr>
                <w:bCs/>
                <w:noProof/>
                <w:lang w:val="en-US"/>
              </w:rPr>
              <w:t>x</w:t>
            </w:r>
          </w:p>
        </w:tc>
        <w:tc>
          <w:tcPr>
            <w:tcW w:w="772" w:type="dxa"/>
            <w:hideMark/>
          </w:tcPr>
          <w:p w14:paraId="47760A36" w14:textId="77777777" w:rsidR="000F1072" w:rsidRPr="00F07690" w:rsidRDefault="000F1072" w:rsidP="00D300A8">
            <w:pPr>
              <w:suppressLineNumbers/>
              <w:jc w:val="center"/>
              <w:rPr>
                <w:noProof/>
              </w:rPr>
            </w:pPr>
            <w:r w:rsidRPr="00D300A8">
              <w:rPr>
                <w:bCs/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1672A0B9" w14:textId="77777777" w:rsidR="000F1072" w:rsidRPr="00F07690" w:rsidRDefault="000F1072" w:rsidP="00D300A8">
            <w:pPr>
              <w:suppressLineNumbers/>
              <w:jc w:val="center"/>
              <w:rPr>
                <w:noProof/>
              </w:rPr>
            </w:pPr>
            <w:r w:rsidRPr="00D300A8">
              <w:rPr>
                <w:bCs/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468C8A4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18A1EB6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16CFF8C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4387AC8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46F2A6C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148B4D84" w14:textId="77777777" w:rsidTr="00245244">
        <w:trPr>
          <w:jc w:val="center"/>
        </w:trPr>
        <w:tc>
          <w:tcPr>
            <w:tcW w:w="1230" w:type="dxa"/>
            <w:hideMark/>
          </w:tcPr>
          <w:p w14:paraId="6A2DF06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A9</w:t>
            </w:r>
          </w:p>
        </w:tc>
        <w:tc>
          <w:tcPr>
            <w:tcW w:w="626" w:type="dxa"/>
            <w:hideMark/>
          </w:tcPr>
          <w:p w14:paraId="7F6C1B3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715D2CF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1E925EF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80</w:t>
            </w:r>
          </w:p>
        </w:tc>
        <w:tc>
          <w:tcPr>
            <w:tcW w:w="772" w:type="dxa"/>
            <w:hideMark/>
          </w:tcPr>
          <w:p w14:paraId="7052DB5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35B6554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2EF169C5" w14:textId="2F7835F6" w:rsidR="000F1072" w:rsidRPr="00D300A8" w:rsidRDefault="00865A8D" w:rsidP="00D300A8">
            <w:pPr>
              <w:suppressLineNumbers/>
              <w:jc w:val="center"/>
              <w:rPr>
                <w:noProof/>
                <w:lang w:val="de-DE"/>
              </w:rPr>
            </w:pPr>
            <w:r>
              <w:rPr>
                <w:noProof/>
                <w:lang w:val="de-DE"/>
              </w:rPr>
              <w:t>x</w:t>
            </w:r>
          </w:p>
        </w:tc>
        <w:tc>
          <w:tcPr>
            <w:tcW w:w="630" w:type="dxa"/>
            <w:hideMark/>
          </w:tcPr>
          <w:p w14:paraId="7E73652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2BFCB16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182DCE3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304C4CF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7A30D89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3EF33D8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5FCB7BA6" w14:textId="77777777" w:rsidTr="00245244">
        <w:trPr>
          <w:jc w:val="center"/>
        </w:trPr>
        <w:tc>
          <w:tcPr>
            <w:tcW w:w="1230" w:type="dxa"/>
            <w:hideMark/>
          </w:tcPr>
          <w:p w14:paraId="3F2977A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lastRenderedPageBreak/>
              <w:t>EJ6</w:t>
            </w:r>
          </w:p>
        </w:tc>
        <w:tc>
          <w:tcPr>
            <w:tcW w:w="626" w:type="dxa"/>
            <w:hideMark/>
          </w:tcPr>
          <w:p w14:paraId="34E00C1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123BF68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216DEA7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60</w:t>
            </w:r>
          </w:p>
        </w:tc>
        <w:tc>
          <w:tcPr>
            <w:tcW w:w="772" w:type="dxa"/>
            <w:hideMark/>
          </w:tcPr>
          <w:p w14:paraId="10C8CB5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022EC3D2" w14:textId="65A4E406" w:rsidR="000F1072" w:rsidRPr="00D300A8" w:rsidRDefault="00B81BEC" w:rsidP="00D300A8">
            <w:pPr>
              <w:suppressLineNumbers/>
              <w:jc w:val="center"/>
              <w:rPr>
                <w:noProof/>
                <w:lang w:val="de-DE"/>
              </w:rPr>
            </w:pPr>
            <w:r>
              <w:rPr>
                <w:noProof/>
                <w:lang w:val="de-DE"/>
              </w:rPr>
              <w:t>x</w:t>
            </w:r>
          </w:p>
        </w:tc>
        <w:tc>
          <w:tcPr>
            <w:tcW w:w="772" w:type="dxa"/>
            <w:hideMark/>
          </w:tcPr>
          <w:p w14:paraId="571B0DA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43E6B82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05327DE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7D154F1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358965A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730D883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692F89E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62E63D90" w14:textId="77777777" w:rsidTr="00245244">
        <w:trPr>
          <w:jc w:val="center"/>
        </w:trPr>
        <w:tc>
          <w:tcPr>
            <w:tcW w:w="1230" w:type="dxa"/>
            <w:hideMark/>
          </w:tcPr>
          <w:p w14:paraId="1C5389B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K1</w:t>
            </w:r>
          </w:p>
        </w:tc>
        <w:tc>
          <w:tcPr>
            <w:tcW w:w="626" w:type="dxa"/>
            <w:hideMark/>
          </w:tcPr>
          <w:p w14:paraId="4BD7E9D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35335A5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0E1E798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100</w:t>
            </w:r>
          </w:p>
        </w:tc>
        <w:tc>
          <w:tcPr>
            <w:tcW w:w="772" w:type="dxa"/>
            <w:hideMark/>
          </w:tcPr>
          <w:p w14:paraId="4228FE6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39B5289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75E1E00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755D0DF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0DEE96D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151CF67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1329117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298F1BC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722A7C0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5F12901F" w14:textId="77777777" w:rsidTr="00245244">
        <w:trPr>
          <w:jc w:val="center"/>
        </w:trPr>
        <w:tc>
          <w:tcPr>
            <w:tcW w:w="1230" w:type="dxa"/>
            <w:hideMark/>
          </w:tcPr>
          <w:p w14:paraId="35D4AFB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M0</w:t>
            </w:r>
          </w:p>
        </w:tc>
        <w:tc>
          <w:tcPr>
            <w:tcW w:w="626" w:type="dxa"/>
            <w:hideMark/>
          </w:tcPr>
          <w:p w14:paraId="3B665A6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60A7B1A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1C5669D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100</w:t>
            </w:r>
          </w:p>
        </w:tc>
        <w:tc>
          <w:tcPr>
            <w:tcW w:w="772" w:type="dxa"/>
            <w:hideMark/>
          </w:tcPr>
          <w:p w14:paraId="3A28579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38B4416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763EADB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5D9B2B6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24DC29A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2D3646A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164158D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63FA510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15043FD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17765364" w14:textId="77777777" w:rsidTr="00245244">
        <w:trPr>
          <w:jc w:val="center"/>
        </w:trPr>
        <w:tc>
          <w:tcPr>
            <w:tcW w:w="1230" w:type="dxa"/>
            <w:hideMark/>
          </w:tcPr>
          <w:p w14:paraId="662FCDC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M3</w:t>
            </w:r>
          </w:p>
        </w:tc>
        <w:tc>
          <w:tcPr>
            <w:tcW w:w="626" w:type="dxa"/>
            <w:hideMark/>
          </w:tcPr>
          <w:p w14:paraId="52F52C7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22B6E84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5DF8F37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30</w:t>
            </w:r>
          </w:p>
        </w:tc>
        <w:tc>
          <w:tcPr>
            <w:tcW w:w="772" w:type="dxa"/>
            <w:hideMark/>
          </w:tcPr>
          <w:p w14:paraId="32A0B44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5A3113C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27CFDF0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6CAB07E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785BCB6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749783E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73AB885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(x)</w:t>
            </w:r>
          </w:p>
        </w:tc>
        <w:tc>
          <w:tcPr>
            <w:tcW w:w="613" w:type="dxa"/>
            <w:hideMark/>
          </w:tcPr>
          <w:p w14:paraId="169A223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32202D4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1A75862C" w14:textId="77777777" w:rsidTr="00245244">
        <w:trPr>
          <w:jc w:val="center"/>
        </w:trPr>
        <w:tc>
          <w:tcPr>
            <w:tcW w:w="1230" w:type="dxa"/>
            <w:hideMark/>
          </w:tcPr>
          <w:p w14:paraId="3169DF3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P</w:t>
            </w:r>
            <w:r w:rsidRPr="000F1072">
              <w:rPr>
                <w:noProof/>
                <w:lang w:val="en-US"/>
              </w:rPr>
              <w:t>9</w:t>
            </w:r>
          </w:p>
        </w:tc>
        <w:tc>
          <w:tcPr>
            <w:tcW w:w="626" w:type="dxa"/>
            <w:hideMark/>
          </w:tcPr>
          <w:p w14:paraId="45A4600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4E049E5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223C745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100</w:t>
            </w:r>
          </w:p>
        </w:tc>
        <w:tc>
          <w:tcPr>
            <w:tcW w:w="772" w:type="dxa"/>
            <w:hideMark/>
          </w:tcPr>
          <w:p w14:paraId="0447C83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50D85F3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17CA73A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4CC405B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171B355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09D9FC8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0AB8E00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7176DCA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77FC05C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7C55E050" w14:textId="77777777" w:rsidTr="00245244">
        <w:trPr>
          <w:jc w:val="center"/>
        </w:trPr>
        <w:tc>
          <w:tcPr>
            <w:tcW w:w="1230" w:type="dxa"/>
            <w:hideMark/>
          </w:tcPr>
          <w:p w14:paraId="29A8FD5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R1</w:t>
            </w:r>
          </w:p>
        </w:tc>
        <w:tc>
          <w:tcPr>
            <w:tcW w:w="626" w:type="dxa"/>
            <w:hideMark/>
          </w:tcPr>
          <w:p w14:paraId="530C6ED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1F040AD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7920957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100</w:t>
            </w:r>
          </w:p>
        </w:tc>
        <w:tc>
          <w:tcPr>
            <w:tcW w:w="772" w:type="dxa"/>
            <w:hideMark/>
          </w:tcPr>
          <w:p w14:paraId="7212313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3EF7267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2A8B2CB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384077D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1C429F3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42E2E39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1541CCD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185BCAF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1486396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1EBF7479" w14:textId="77777777" w:rsidTr="00245244">
        <w:trPr>
          <w:jc w:val="center"/>
        </w:trPr>
        <w:tc>
          <w:tcPr>
            <w:tcW w:w="1230" w:type="dxa"/>
            <w:hideMark/>
          </w:tcPr>
          <w:p w14:paraId="058B557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R4</w:t>
            </w:r>
          </w:p>
        </w:tc>
        <w:tc>
          <w:tcPr>
            <w:tcW w:w="626" w:type="dxa"/>
            <w:hideMark/>
          </w:tcPr>
          <w:p w14:paraId="4D5AD8E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313FD68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juvenile</w:t>
            </w:r>
          </w:p>
        </w:tc>
        <w:tc>
          <w:tcPr>
            <w:tcW w:w="1185" w:type="dxa"/>
            <w:hideMark/>
          </w:tcPr>
          <w:p w14:paraId="791502B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5</w:t>
            </w:r>
          </w:p>
        </w:tc>
        <w:tc>
          <w:tcPr>
            <w:tcW w:w="772" w:type="dxa"/>
            <w:hideMark/>
          </w:tcPr>
          <w:p w14:paraId="3616A10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1D2CE60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5E8296B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52DD502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0F581E2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30" w:type="dxa"/>
            <w:hideMark/>
          </w:tcPr>
          <w:p w14:paraId="4289133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(x)</w:t>
            </w:r>
          </w:p>
        </w:tc>
        <w:tc>
          <w:tcPr>
            <w:tcW w:w="620" w:type="dxa"/>
            <w:hideMark/>
          </w:tcPr>
          <w:p w14:paraId="1FB3BB9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13" w:type="dxa"/>
            <w:hideMark/>
          </w:tcPr>
          <w:p w14:paraId="4D2F6A3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2F099C5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71CCBCCC" w14:textId="77777777" w:rsidTr="00245244">
        <w:trPr>
          <w:jc w:val="center"/>
        </w:trPr>
        <w:tc>
          <w:tcPr>
            <w:tcW w:w="1230" w:type="dxa"/>
            <w:hideMark/>
          </w:tcPr>
          <w:p w14:paraId="31E408A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R5</w:t>
            </w:r>
          </w:p>
        </w:tc>
        <w:tc>
          <w:tcPr>
            <w:tcW w:w="626" w:type="dxa"/>
            <w:hideMark/>
          </w:tcPr>
          <w:p w14:paraId="142C6EB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07A14FD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juvenile</w:t>
            </w:r>
          </w:p>
        </w:tc>
        <w:tc>
          <w:tcPr>
            <w:tcW w:w="1185" w:type="dxa"/>
            <w:hideMark/>
          </w:tcPr>
          <w:p w14:paraId="52806BE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20</w:t>
            </w:r>
          </w:p>
        </w:tc>
        <w:tc>
          <w:tcPr>
            <w:tcW w:w="772" w:type="dxa"/>
            <w:hideMark/>
          </w:tcPr>
          <w:p w14:paraId="23B9633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1A2072C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69DFF37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4F8B03E7" w14:textId="2455DACB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(x)</w:t>
            </w:r>
            <w:r w:rsidR="00A81034">
              <w:rPr>
                <w:noProof/>
                <w:vertAlign w:val="superscript"/>
                <w:lang w:val="en-US"/>
              </w:rPr>
              <w:t>c</w:t>
            </w:r>
          </w:p>
        </w:tc>
        <w:tc>
          <w:tcPr>
            <w:tcW w:w="620" w:type="dxa"/>
            <w:hideMark/>
          </w:tcPr>
          <w:p w14:paraId="2321843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57D92C6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1888A9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2E3A68C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11D34A0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2C68FD3C" w14:textId="77777777" w:rsidTr="00245244">
        <w:trPr>
          <w:jc w:val="center"/>
        </w:trPr>
        <w:tc>
          <w:tcPr>
            <w:tcW w:w="1230" w:type="dxa"/>
            <w:hideMark/>
          </w:tcPr>
          <w:p w14:paraId="5673C36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R7</w:t>
            </w:r>
          </w:p>
        </w:tc>
        <w:tc>
          <w:tcPr>
            <w:tcW w:w="626" w:type="dxa"/>
            <w:hideMark/>
          </w:tcPr>
          <w:p w14:paraId="321C832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0AE0AAF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juvenile</w:t>
            </w:r>
          </w:p>
        </w:tc>
        <w:tc>
          <w:tcPr>
            <w:tcW w:w="1185" w:type="dxa"/>
            <w:hideMark/>
          </w:tcPr>
          <w:p w14:paraId="680A9A5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de-DE"/>
              </w:rPr>
              <w:t>10-15</w:t>
            </w:r>
          </w:p>
        </w:tc>
        <w:tc>
          <w:tcPr>
            <w:tcW w:w="772" w:type="dxa"/>
            <w:hideMark/>
          </w:tcPr>
          <w:p w14:paraId="79D0F88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60DBB1A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673B46A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68137A7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E4D3D3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0431F34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0B4E6FD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5B245EE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1D5A4DD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715D002B" w14:textId="77777777" w:rsidTr="00245244">
        <w:trPr>
          <w:jc w:val="center"/>
        </w:trPr>
        <w:tc>
          <w:tcPr>
            <w:tcW w:w="1230" w:type="dxa"/>
            <w:hideMark/>
          </w:tcPr>
          <w:p w14:paraId="52C7AF4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S1</w:t>
            </w:r>
          </w:p>
        </w:tc>
        <w:tc>
          <w:tcPr>
            <w:tcW w:w="626" w:type="dxa"/>
            <w:hideMark/>
          </w:tcPr>
          <w:p w14:paraId="519B1CE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46B02D3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6FC3A7B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40</w:t>
            </w:r>
          </w:p>
        </w:tc>
        <w:tc>
          <w:tcPr>
            <w:tcW w:w="772" w:type="dxa"/>
            <w:hideMark/>
          </w:tcPr>
          <w:p w14:paraId="4006FB2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66DE5DB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7BBD043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1D56FB8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2CFB821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47BB953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02580A1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0686F2A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021817F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669A5BB7" w14:textId="77777777" w:rsidTr="00245244">
        <w:trPr>
          <w:jc w:val="center"/>
        </w:trPr>
        <w:tc>
          <w:tcPr>
            <w:tcW w:w="1230" w:type="dxa"/>
            <w:hideMark/>
          </w:tcPr>
          <w:p w14:paraId="17DC563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S7</w:t>
            </w:r>
          </w:p>
        </w:tc>
        <w:tc>
          <w:tcPr>
            <w:tcW w:w="626" w:type="dxa"/>
            <w:hideMark/>
          </w:tcPr>
          <w:p w14:paraId="7AE3F80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16AE4CE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37C819C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100</w:t>
            </w:r>
          </w:p>
        </w:tc>
        <w:tc>
          <w:tcPr>
            <w:tcW w:w="772" w:type="dxa"/>
            <w:hideMark/>
          </w:tcPr>
          <w:p w14:paraId="12927A9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187566F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6AFB09F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3BB9F71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6849D7C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73E872C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3788ACB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1157A42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6A414FA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0D513901" w14:textId="77777777" w:rsidTr="00245244">
        <w:trPr>
          <w:jc w:val="center"/>
        </w:trPr>
        <w:tc>
          <w:tcPr>
            <w:tcW w:w="1230" w:type="dxa"/>
            <w:hideMark/>
          </w:tcPr>
          <w:p w14:paraId="4ABD5A5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U7</w:t>
            </w:r>
          </w:p>
        </w:tc>
        <w:tc>
          <w:tcPr>
            <w:tcW w:w="626" w:type="dxa"/>
            <w:hideMark/>
          </w:tcPr>
          <w:p w14:paraId="5D3F93C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6B15CAE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3E16F3C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60</w:t>
            </w:r>
          </w:p>
        </w:tc>
        <w:tc>
          <w:tcPr>
            <w:tcW w:w="772" w:type="dxa"/>
            <w:hideMark/>
          </w:tcPr>
          <w:p w14:paraId="1193527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5BCE8C8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1DF1B17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5C330D2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2D8D98D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2C2C747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407D2B0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13" w:type="dxa"/>
            <w:hideMark/>
          </w:tcPr>
          <w:p w14:paraId="1CE8D36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35" w:type="dxa"/>
            <w:hideMark/>
          </w:tcPr>
          <w:p w14:paraId="2B022BA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</w:tr>
      <w:tr w:rsidR="000F1072" w:rsidRPr="000F1072" w14:paraId="44E02AA1" w14:textId="77777777" w:rsidTr="00245244">
        <w:trPr>
          <w:jc w:val="center"/>
        </w:trPr>
        <w:tc>
          <w:tcPr>
            <w:tcW w:w="1230" w:type="dxa"/>
            <w:hideMark/>
          </w:tcPr>
          <w:p w14:paraId="0004899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U8</w:t>
            </w:r>
          </w:p>
        </w:tc>
        <w:tc>
          <w:tcPr>
            <w:tcW w:w="626" w:type="dxa"/>
            <w:hideMark/>
          </w:tcPr>
          <w:p w14:paraId="491F68D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55057A5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juvenile</w:t>
            </w:r>
          </w:p>
        </w:tc>
        <w:tc>
          <w:tcPr>
            <w:tcW w:w="1185" w:type="dxa"/>
            <w:hideMark/>
          </w:tcPr>
          <w:p w14:paraId="4E331D7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&lt;</w:t>
            </w:r>
            <w:r w:rsidRPr="000F1072">
              <w:rPr>
                <w:noProof/>
              </w:rPr>
              <w:t>1</w:t>
            </w:r>
          </w:p>
        </w:tc>
        <w:tc>
          <w:tcPr>
            <w:tcW w:w="772" w:type="dxa"/>
            <w:hideMark/>
          </w:tcPr>
          <w:p w14:paraId="19FE517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4C88505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248015F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60D698B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23AC857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30" w:type="dxa"/>
            <w:hideMark/>
          </w:tcPr>
          <w:p w14:paraId="2C89AEF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(x)</w:t>
            </w:r>
          </w:p>
        </w:tc>
        <w:tc>
          <w:tcPr>
            <w:tcW w:w="620" w:type="dxa"/>
            <w:hideMark/>
          </w:tcPr>
          <w:p w14:paraId="3909965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(x)</w:t>
            </w:r>
          </w:p>
        </w:tc>
        <w:tc>
          <w:tcPr>
            <w:tcW w:w="613" w:type="dxa"/>
            <w:hideMark/>
          </w:tcPr>
          <w:p w14:paraId="3FDA51D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3581853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6BF5D229" w14:textId="77777777" w:rsidTr="00245244">
        <w:trPr>
          <w:jc w:val="center"/>
        </w:trPr>
        <w:tc>
          <w:tcPr>
            <w:tcW w:w="1230" w:type="dxa"/>
            <w:hideMark/>
          </w:tcPr>
          <w:p w14:paraId="66D03D4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V0</w:t>
            </w:r>
          </w:p>
        </w:tc>
        <w:tc>
          <w:tcPr>
            <w:tcW w:w="626" w:type="dxa"/>
            <w:hideMark/>
          </w:tcPr>
          <w:p w14:paraId="5DCC928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0C1D4F6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5B7C1BE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95</w:t>
            </w:r>
          </w:p>
        </w:tc>
        <w:tc>
          <w:tcPr>
            <w:tcW w:w="772" w:type="dxa"/>
            <w:hideMark/>
          </w:tcPr>
          <w:p w14:paraId="43464B1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7ABAE48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6EDEEE7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796ED47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2BD9007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30" w:type="dxa"/>
            <w:hideMark/>
          </w:tcPr>
          <w:p w14:paraId="3EF2BF9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01AD348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13" w:type="dxa"/>
            <w:hideMark/>
          </w:tcPr>
          <w:p w14:paraId="6CC5517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35" w:type="dxa"/>
            <w:hideMark/>
          </w:tcPr>
          <w:p w14:paraId="68D26EE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</w:tr>
      <w:tr w:rsidR="000F1072" w:rsidRPr="000F1072" w14:paraId="4A8F4C2C" w14:textId="77777777" w:rsidTr="00245244">
        <w:trPr>
          <w:jc w:val="center"/>
        </w:trPr>
        <w:tc>
          <w:tcPr>
            <w:tcW w:w="1230" w:type="dxa"/>
            <w:hideMark/>
          </w:tcPr>
          <w:p w14:paraId="508C4FD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V3</w:t>
            </w:r>
          </w:p>
        </w:tc>
        <w:tc>
          <w:tcPr>
            <w:tcW w:w="626" w:type="dxa"/>
            <w:hideMark/>
          </w:tcPr>
          <w:p w14:paraId="31E039D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02177FD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5A901E5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40</w:t>
            </w:r>
          </w:p>
        </w:tc>
        <w:tc>
          <w:tcPr>
            <w:tcW w:w="772" w:type="dxa"/>
            <w:hideMark/>
          </w:tcPr>
          <w:p w14:paraId="65E7E0A5" w14:textId="51E60AB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  <w:r w:rsidR="00A81034" w:rsidRPr="00A81034">
              <w:rPr>
                <w:noProof/>
                <w:vertAlign w:val="superscript"/>
              </w:rPr>
              <w:t>d</w:t>
            </w:r>
          </w:p>
        </w:tc>
        <w:tc>
          <w:tcPr>
            <w:tcW w:w="772" w:type="dxa"/>
            <w:hideMark/>
          </w:tcPr>
          <w:p w14:paraId="0BA1F4E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5F3D2F6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494FD14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161BF18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30" w:type="dxa"/>
            <w:hideMark/>
          </w:tcPr>
          <w:p w14:paraId="490E6B8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493F70C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13" w:type="dxa"/>
            <w:hideMark/>
          </w:tcPr>
          <w:p w14:paraId="21D5991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1A5F06A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7833EF73" w14:textId="77777777" w:rsidTr="00245244">
        <w:trPr>
          <w:jc w:val="center"/>
        </w:trPr>
        <w:tc>
          <w:tcPr>
            <w:tcW w:w="1230" w:type="dxa"/>
            <w:hideMark/>
          </w:tcPr>
          <w:p w14:paraId="766A187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V6</w:t>
            </w:r>
          </w:p>
        </w:tc>
        <w:tc>
          <w:tcPr>
            <w:tcW w:w="626" w:type="dxa"/>
            <w:hideMark/>
          </w:tcPr>
          <w:p w14:paraId="5F3956F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35C9EB0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1E49D58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100</w:t>
            </w:r>
          </w:p>
        </w:tc>
        <w:tc>
          <w:tcPr>
            <w:tcW w:w="772" w:type="dxa"/>
            <w:hideMark/>
          </w:tcPr>
          <w:p w14:paraId="1190F35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00D4D21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7F8B67C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30" w:type="dxa"/>
            <w:hideMark/>
          </w:tcPr>
          <w:p w14:paraId="221957C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14A00F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4F13744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3861516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087D262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442C729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2D0C9709" w14:textId="77777777" w:rsidTr="00245244">
        <w:trPr>
          <w:jc w:val="center"/>
        </w:trPr>
        <w:tc>
          <w:tcPr>
            <w:tcW w:w="1230" w:type="dxa"/>
            <w:hideMark/>
          </w:tcPr>
          <w:p w14:paraId="7B76199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V7</w:t>
            </w:r>
          </w:p>
        </w:tc>
        <w:tc>
          <w:tcPr>
            <w:tcW w:w="626" w:type="dxa"/>
            <w:hideMark/>
          </w:tcPr>
          <w:p w14:paraId="7CC1B29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2DEC3B5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juvenile</w:t>
            </w:r>
          </w:p>
        </w:tc>
        <w:tc>
          <w:tcPr>
            <w:tcW w:w="1185" w:type="dxa"/>
            <w:hideMark/>
          </w:tcPr>
          <w:p w14:paraId="5AAE652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1</w:t>
            </w:r>
          </w:p>
        </w:tc>
        <w:tc>
          <w:tcPr>
            <w:tcW w:w="772" w:type="dxa"/>
            <w:hideMark/>
          </w:tcPr>
          <w:p w14:paraId="6F6A96F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672ED58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0AC36F3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068F826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A89897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196ABBD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2EB4463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54F6D7D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1CC42D5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115846E8" w14:textId="77777777" w:rsidTr="00245244">
        <w:trPr>
          <w:jc w:val="center"/>
        </w:trPr>
        <w:tc>
          <w:tcPr>
            <w:tcW w:w="1230" w:type="dxa"/>
            <w:hideMark/>
          </w:tcPr>
          <w:p w14:paraId="570AF6B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EV8</w:t>
            </w:r>
          </w:p>
        </w:tc>
        <w:tc>
          <w:tcPr>
            <w:tcW w:w="626" w:type="dxa"/>
            <w:hideMark/>
          </w:tcPr>
          <w:p w14:paraId="5AA8423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04003EF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187CA2E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35</w:t>
            </w:r>
          </w:p>
        </w:tc>
        <w:tc>
          <w:tcPr>
            <w:tcW w:w="772" w:type="dxa"/>
            <w:hideMark/>
          </w:tcPr>
          <w:p w14:paraId="00819C6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075B0A1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4A9FF8C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7618453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1C236F3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166EB27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2FC0D05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1304E53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3DDAE38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06C63D2E" w14:textId="77777777" w:rsidTr="00245244">
        <w:trPr>
          <w:jc w:val="center"/>
        </w:trPr>
        <w:tc>
          <w:tcPr>
            <w:tcW w:w="1230" w:type="dxa"/>
            <w:hideMark/>
          </w:tcPr>
          <w:p w14:paraId="02A4EBF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HA0</w:t>
            </w:r>
          </w:p>
        </w:tc>
        <w:tc>
          <w:tcPr>
            <w:tcW w:w="626" w:type="dxa"/>
            <w:hideMark/>
          </w:tcPr>
          <w:p w14:paraId="0BFDAA6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1D7F812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3F89603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100</w:t>
            </w:r>
          </w:p>
        </w:tc>
        <w:tc>
          <w:tcPr>
            <w:tcW w:w="772" w:type="dxa"/>
            <w:hideMark/>
          </w:tcPr>
          <w:p w14:paraId="143CE00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7E6B5DF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7801668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68C7757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6F1BB5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42AC7DB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6E5F235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52DC200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61C612A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0233300E" w14:textId="77777777" w:rsidTr="00245244">
        <w:trPr>
          <w:jc w:val="center"/>
        </w:trPr>
        <w:tc>
          <w:tcPr>
            <w:tcW w:w="1230" w:type="dxa"/>
            <w:hideMark/>
          </w:tcPr>
          <w:p w14:paraId="7E25BD2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HA2</w:t>
            </w:r>
          </w:p>
        </w:tc>
        <w:tc>
          <w:tcPr>
            <w:tcW w:w="626" w:type="dxa"/>
            <w:hideMark/>
          </w:tcPr>
          <w:p w14:paraId="08D5E71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110F557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144E969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75</w:t>
            </w:r>
          </w:p>
        </w:tc>
        <w:tc>
          <w:tcPr>
            <w:tcW w:w="772" w:type="dxa"/>
            <w:hideMark/>
          </w:tcPr>
          <w:p w14:paraId="25F3E8F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193CF17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52095D9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4C585C7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74E14A8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01F5077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302B513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08D6A82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2DFDF1D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7B75B11B" w14:textId="77777777" w:rsidTr="00245244">
        <w:trPr>
          <w:jc w:val="center"/>
        </w:trPr>
        <w:tc>
          <w:tcPr>
            <w:tcW w:w="1230" w:type="dxa"/>
            <w:hideMark/>
          </w:tcPr>
          <w:p w14:paraId="00C73AF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de-DE"/>
              </w:rPr>
              <w:t>HA5</w:t>
            </w:r>
          </w:p>
        </w:tc>
        <w:tc>
          <w:tcPr>
            <w:tcW w:w="626" w:type="dxa"/>
            <w:hideMark/>
          </w:tcPr>
          <w:p w14:paraId="762ED4B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7DA2D13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6A4194F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100</w:t>
            </w:r>
          </w:p>
        </w:tc>
        <w:tc>
          <w:tcPr>
            <w:tcW w:w="772" w:type="dxa"/>
            <w:hideMark/>
          </w:tcPr>
          <w:p w14:paraId="70FD453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3F551543" w14:textId="1333ACDF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  <w:r w:rsidR="00A81034" w:rsidRPr="00A81034">
              <w:rPr>
                <w:noProof/>
                <w:vertAlign w:val="superscript"/>
              </w:rPr>
              <w:t>e</w:t>
            </w:r>
          </w:p>
        </w:tc>
        <w:tc>
          <w:tcPr>
            <w:tcW w:w="772" w:type="dxa"/>
            <w:hideMark/>
          </w:tcPr>
          <w:p w14:paraId="3E1D93D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30" w:type="dxa"/>
            <w:hideMark/>
          </w:tcPr>
          <w:p w14:paraId="0FBE6E0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1790269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10242D3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56E86F9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2E0D424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4DB3880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2635B3D4" w14:textId="77777777" w:rsidTr="00245244">
        <w:trPr>
          <w:jc w:val="center"/>
        </w:trPr>
        <w:tc>
          <w:tcPr>
            <w:tcW w:w="1230" w:type="dxa"/>
            <w:hideMark/>
          </w:tcPr>
          <w:p w14:paraId="6D1846B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HA7</w:t>
            </w:r>
          </w:p>
        </w:tc>
        <w:tc>
          <w:tcPr>
            <w:tcW w:w="626" w:type="dxa"/>
            <w:hideMark/>
          </w:tcPr>
          <w:p w14:paraId="575E396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54CC99D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483728F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25</w:t>
            </w:r>
          </w:p>
        </w:tc>
        <w:tc>
          <w:tcPr>
            <w:tcW w:w="772" w:type="dxa"/>
            <w:hideMark/>
          </w:tcPr>
          <w:p w14:paraId="072AA33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09C3F33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3D551E2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0571997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7219ADB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30" w:type="dxa"/>
            <w:hideMark/>
          </w:tcPr>
          <w:p w14:paraId="5E2A41D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162D82D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13" w:type="dxa"/>
            <w:hideMark/>
          </w:tcPr>
          <w:p w14:paraId="6B015DD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35" w:type="dxa"/>
            <w:hideMark/>
          </w:tcPr>
          <w:p w14:paraId="2E7A55A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</w:tr>
      <w:tr w:rsidR="000F1072" w:rsidRPr="000F1072" w14:paraId="53C71D49" w14:textId="77777777" w:rsidTr="00245244">
        <w:trPr>
          <w:jc w:val="center"/>
        </w:trPr>
        <w:tc>
          <w:tcPr>
            <w:tcW w:w="1230" w:type="dxa"/>
            <w:hideMark/>
          </w:tcPr>
          <w:p w14:paraId="754087A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HA8</w:t>
            </w:r>
          </w:p>
        </w:tc>
        <w:tc>
          <w:tcPr>
            <w:tcW w:w="626" w:type="dxa"/>
            <w:hideMark/>
          </w:tcPr>
          <w:p w14:paraId="47A1285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0C95C2F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68652F0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20</w:t>
            </w:r>
          </w:p>
        </w:tc>
        <w:tc>
          <w:tcPr>
            <w:tcW w:w="772" w:type="dxa"/>
            <w:hideMark/>
          </w:tcPr>
          <w:p w14:paraId="0CCA33A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442D51A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19A283C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0AA5684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069DDAC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30" w:type="dxa"/>
            <w:hideMark/>
          </w:tcPr>
          <w:p w14:paraId="70DF21F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3B25FAF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13" w:type="dxa"/>
            <w:hideMark/>
          </w:tcPr>
          <w:p w14:paraId="3B1A66B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7EE289A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472BBE2C" w14:textId="77777777" w:rsidTr="00245244">
        <w:trPr>
          <w:jc w:val="center"/>
        </w:trPr>
        <w:tc>
          <w:tcPr>
            <w:tcW w:w="1230" w:type="dxa"/>
            <w:hideMark/>
          </w:tcPr>
          <w:p w14:paraId="18BB691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HJ2</w:t>
            </w:r>
          </w:p>
        </w:tc>
        <w:tc>
          <w:tcPr>
            <w:tcW w:w="626" w:type="dxa"/>
            <w:hideMark/>
          </w:tcPr>
          <w:p w14:paraId="68BB5C9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M</w:t>
            </w:r>
          </w:p>
        </w:tc>
        <w:tc>
          <w:tcPr>
            <w:tcW w:w="1812" w:type="dxa"/>
            <w:hideMark/>
          </w:tcPr>
          <w:p w14:paraId="76DBE06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6C3C973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90</w:t>
            </w:r>
          </w:p>
        </w:tc>
        <w:tc>
          <w:tcPr>
            <w:tcW w:w="772" w:type="dxa"/>
            <w:hideMark/>
          </w:tcPr>
          <w:p w14:paraId="6B8159F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5C653BD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32B64CC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16AB35D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13C8B7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4ABFF7D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1943DF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6F18EE8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2A84E40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5EC2791A" w14:textId="77777777" w:rsidTr="00245244">
        <w:trPr>
          <w:jc w:val="center"/>
        </w:trPr>
        <w:tc>
          <w:tcPr>
            <w:tcW w:w="1230" w:type="dxa"/>
            <w:hideMark/>
          </w:tcPr>
          <w:p w14:paraId="742B869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HJ3</w:t>
            </w:r>
          </w:p>
        </w:tc>
        <w:tc>
          <w:tcPr>
            <w:tcW w:w="626" w:type="dxa"/>
            <w:hideMark/>
          </w:tcPr>
          <w:p w14:paraId="44D6F1D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0508E51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4149028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97</w:t>
            </w:r>
          </w:p>
        </w:tc>
        <w:tc>
          <w:tcPr>
            <w:tcW w:w="772" w:type="dxa"/>
            <w:hideMark/>
          </w:tcPr>
          <w:p w14:paraId="28F32C8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1400A41E" w14:textId="30850C8F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  <w:r w:rsidR="00A81034" w:rsidRPr="00A81034">
              <w:rPr>
                <w:noProof/>
                <w:vertAlign w:val="superscript"/>
              </w:rPr>
              <w:t>f</w:t>
            </w:r>
          </w:p>
        </w:tc>
        <w:tc>
          <w:tcPr>
            <w:tcW w:w="772" w:type="dxa"/>
            <w:hideMark/>
          </w:tcPr>
          <w:p w14:paraId="77A4E1A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0B71737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1A67BE9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1907E50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5EE9F12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4FD5DE3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5ABB4E9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4182C0CA" w14:textId="77777777" w:rsidTr="00245244">
        <w:trPr>
          <w:jc w:val="center"/>
        </w:trPr>
        <w:tc>
          <w:tcPr>
            <w:tcW w:w="1230" w:type="dxa"/>
            <w:hideMark/>
          </w:tcPr>
          <w:p w14:paraId="65ACC58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HJ4</w:t>
            </w:r>
          </w:p>
        </w:tc>
        <w:tc>
          <w:tcPr>
            <w:tcW w:w="626" w:type="dxa"/>
            <w:hideMark/>
          </w:tcPr>
          <w:p w14:paraId="3022487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F</w:t>
            </w:r>
          </w:p>
        </w:tc>
        <w:tc>
          <w:tcPr>
            <w:tcW w:w="1812" w:type="dxa"/>
            <w:hideMark/>
          </w:tcPr>
          <w:p w14:paraId="2E42220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juvenile</w:t>
            </w:r>
          </w:p>
        </w:tc>
        <w:tc>
          <w:tcPr>
            <w:tcW w:w="1185" w:type="dxa"/>
            <w:hideMark/>
          </w:tcPr>
          <w:p w14:paraId="3A20D7A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5</w:t>
            </w:r>
          </w:p>
        </w:tc>
        <w:tc>
          <w:tcPr>
            <w:tcW w:w="772" w:type="dxa"/>
            <w:hideMark/>
          </w:tcPr>
          <w:p w14:paraId="18FE5C2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7122951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56BD96E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4252DAC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7FA013B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3B20D38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7560CF7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1E04031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1AF8452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425FFD60" w14:textId="77777777" w:rsidTr="00245244">
        <w:trPr>
          <w:jc w:val="center"/>
        </w:trPr>
        <w:tc>
          <w:tcPr>
            <w:tcW w:w="1230" w:type="dxa"/>
            <w:hideMark/>
          </w:tcPr>
          <w:p w14:paraId="502ADF5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HJ6</w:t>
            </w:r>
          </w:p>
        </w:tc>
        <w:tc>
          <w:tcPr>
            <w:tcW w:w="626" w:type="dxa"/>
            <w:hideMark/>
          </w:tcPr>
          <w:p w14:paraId="17C81F1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735EB96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13FBC01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35</w:t>
            </w:r>
          </w:p>
        </w:tc>
        <w:tc>
          <w:tcPr>
            <w:tcW w:w="772" w:type="dxa"/>
            <w:hideMark/>
          </w:tcPr>
          <w:p w14:paraId="3C062A1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538ABE5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0CB478E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028F0E5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20" w:type="dxa"/>
            <w:hideMark/>
          </w:tcPr>
          <w:p w14:paraId="4525B99B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30" w:type="dxa"/>
            <w:hideMark/>
          </w:tcPr>
          <w:p w14:paraId="534E4A4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(x)</w:t>
            </w:r>
          </w:p>
        </w:tc>
        <w:tc>
          <w:tcPr>
            <w:tcW w:w="620" w:type="dxa"/>
            <w:hideMark/>
          </w:tcPr>
          <w:p w14:paraId="7D843D8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x</w:t>
            </w:r>
          </w:p>
        </w:tc>
        <w:tc>
          <w:tcPr>
            <w:tcW w:w="613" w:type="dxa"/>
            <w:hideMark/>
          </w:tcPr>
          <w:p w14:paraId="5539B65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221608E5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305B59C5" w14:textId="77777777" w:rsidTr="00245244">
        <w:trPr>
          <w:jc w:val="center"/>
        </w:trPr>
        <w:tc>
          <w:tcPr>
            <w:tcW w:w="1230" w:type="dxa"/>
            <w:hideMark/>
          </w:tcPr>
          <w:p w14:paraId="778830F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HJ7</w:t>
            </w:r>
          </w:p>
        </w:tc>
        <w:tc>
          <w:tcPr>
            <w:tcW w:w="626" w:type="dxa"/>
            <w:hideMark/>
          </w:tcPr>
          <w:p w14:paraId="3ECADBC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075D502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immature</w:t>
            </w:r>
          </w:p>
        </w:tc>
        <w:tc>
          <w:tcPr>
            <w:tcW w:w="1185" w:type="dxa"/>
            <w:hideMark/>
          </w:tcPr>
          <w:p w14:paraId="21D8EE9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70</w:t>
            </w:r>
          </w:p>
        </w:tc>
        <w:tc>
          <w:tcPr>
            <w:tcW w:w="772" w:type="dxa"/>
            <w:hideMark/>
          </w:tcPr>
          <w:p w14:paraId="1A45EB7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07667764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hideMark/>
          </w:tcPr>
          <w:p w14:paraId="00FEFE4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516E10E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068A8A3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0BE441C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4EBD6B0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53BFDAA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02346D8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3C3C0828" w14:textId="77777777" w:rsidTr="00245244">
        <w:trPr>
          <w:jc w:val="center"/>
        </w:trPr>
        <w:tc>
          <w:tcPr>
            <w:tcW w:w="1230" w:type="dxa"/>
            <w:hideMark/>
          </w:tcPr>
          <w:p w14:paraId="3B8FA01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  <w:lang w:val="en-US"/>
              </w:rPr>
              <w:t>no ring</w:t>
            </w:r>
          </w:p>
        </w:tc>
        <w:tc>
          <w:tcPr>
            <w:tcW w:w="626" w:type="dxa"/>
            <w:hideMark/>
          </w:tcPr>
          <w:p w14:paraId="0FFDE58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M</w:t>
            </w:r>
          </w:p>
        </w:tc>
        <w:tc>
          <w:tcPr>
            <w:tcW w:w="1812" w:type="dxa"/>
            <w:hideMark/>
          </w:tcPr>
          <w:p w14:paraId="1A5A5A76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adult</w:t>
            </w:r>
          </w:p>
        </w:tc>
        <w:tc>
          <w:tcPr>
            <w:tcW w:w="1185" w:type="dxa"/>
            <w:hideMark/>
          </w:tcPr>
          <w:p w14:paraId="174D171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037CA0D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5F33CBE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hideMark/>
          </w:tcPr>
          <w:p w14:paraId="6122F8D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630" w:type="dxa"/>
            <w:hideMark/>
          </w:tcPr>
          <w:p w14:paraId="15B0733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2D401603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hideMark/>
          </w:tcPr>
          <w:p w14:paraId="0E994A8F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hideMark/>
          </w:tcPr>
          <w:p w14:paraId="29CDFEC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hideMark/>
          </w:tcPr>
          <w:p w14:paraId="5EB4064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hideMark/>
          </w:tcPr>
          <w:p w14:paraId="3B62113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  <w:tr w:rsidR="000F1072" w:rsidRPr="000F1072" w14:paraId="6EC06D88" w14:textId="77777777" w:rsidTr="00245244">
        <w:trPr>
          <w:jc w:val="center"/>
        </w:trPr>
        <w:tc>
          <w:tcPr>
            <w:tcW w:w="1230" w:type="dxa"/>
            <w:tcBorders>
              <w:bottom w:val="single" w:sz="4" w:space="0" w:color="auto"/>
            </w:tcBorders>
            <w:hideMark/>
          </w:tcPr>
          <w:p w14:paraId="6611CCC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VV3</w:t>
            </w:r>
          </w:p>
        </w:tc>
        <w:tc>
          <w:tcPr>
            <w:tcW w:w="626" w:type="dxa"/>
            <w:tcBorders>
              <w:bottom w:val="single" w:sz="4" w:space="0" w:color="auto"/>
            </w:tcBorders>
            <w:hideMark/>
          </w:tcPr>
          <w:p w14:paraId="53EAF8B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M</w:t>
            </w:r>
          </w:p>
        </w:tc>
        <w:tc>
          <w:tcPr>
            <w:tcW w:w="1812" w:type="dxa"/>
            <w:tcBorders>
              <w:bottom w:val="single" w:sz="4" w:space="0" w:color="auto"/>
            </w:tcBorders>
            <w:hideMark/>
          </w:tcPr>
          <w:p w14:paraId="78546450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immature</w:t>
            </w:r>
          </w:p>
        </w:tc>
        <w:tc>
          <w:tcPr>
            <w:tcW w:w="1185" w:type="dxa"/>
            <w:tcBorders>
              <w:bottom w:val="single" w:sz="4" w:space="0" w:color="auto"/>
            </w:tcBorders>
            <w:hideMark/>
          </w:tcPr>
          <w:p w14:paraId="5899371D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50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hideMark/>
          </w:tcPr>
          <w:p w14:paraId="08E43CA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  <w:r w:rsidRPr="000F1072">
              <w:rPr>
                <w:noProof/>
              </w:rPr>
              <w:t>x</w:t>
            </w:r>
          </w:p>
        </w:tc>
        <w:tc>
          <w:tcPr>
            <w:tcW w:w="772" w:type="dxa"/>
            <w:tcBorders>
              <w:bottom w:val="single" w:sz="4" w:space="0" w:color="auto"/>
            </w:tcBorders>
            <w:hideMark/>
          </w:tcPr>
          <w:p w14:paraId="36F7F32A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772" w:type="dxa"/>
            <w:tcBorders>
              <w:bottom w:val="single" w:sz="4" w:space="0" w:color="auto"/>
            </w:tcBorders>
            <w:hideMark/>
          </w:tcPr>
          <w:p w14:paraId="61386EF1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tcBorders>
              <w:bottom w:val="single" w:sz="4" w:space="0" w:color="auto"/>
            </w:tcBorders>
            <w:hideMark/>
          </w:tcPr>
          <w:p w14:paraId="4D0507D7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tcBorders>
              <w:bottom w:val="single" w:sz="4" w:space="0" w:color="auto"/>
            </w:tcBorders>
            <w:hideMark/>
          </w:tcPr>
          <w:p w14:paraId="550A9959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0" w:type="dxa"/>
            <w:tcBorders>
              <w:bottom w:val="single" w:sz="4" w:space="0" w:color="auto"/>
            </w:tcBorders>
            <w:hideMark/>
          </w:tcPr>
          <w:p w14:paraId="12A9C7CC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20" w:type="dxa"/>
            <w:tcBorders>
              <w:bottom w:val="single" w:sz="4" w:space="0" w:color="auto"/>
            </w:tcBorders>
            <w:hideMark/>
          </w:tcPr>
          <w:p w14:paraId="16629622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13" w:type="dxa"/>
            <w:tcBorders>
              <w:bottom w:val="single" w:sz="4" w:space="0" w:color="auto"/>
            </w:tcBorders>
            <w:hideMark/>
          </w:tcPr>
          <w:p w14:paraId="5F265298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  <w:tc>
          <w:tcPr>
            <w:tcW w:w="635" w:type="dxa"/>
            <w:tcBorders>
              <w:bottom w:val="single" w:sz="4" w:space="0" w:color="auto"/>
            </w:tcBorders>
            <w:hideMark/>
          </w:tcPr>
          <w:p w14:paraId="5C3B6C8E" w14:textId="77777777" w:rsidR="000F1072" w:rsidRPr="000F1072" w:rsidRDefault="000F1072" w:rsidP="00D300A8">
            <w:pPr>
              <w:suppressLineNumbers/>
              <w:jc w:val="center"/>
              <w:rPr>
                <w:noProof/>
              </w:rPr>
            </w:pPr>
          </w:p>
        </w:tc>
      </w:tr>
    </w:tbl>
    <w:p w14:paraId="0A1F0FEF" w14:textId="64B2F413" w:rsidR="000F1072" w:rsidRDefault="000F1072" w:rsidP="000B11B5">
      <w:pPr>
        <w:suppressLineNumbers/>
        <w:spacing w:after="0" w:line="240" w:lineRule="auto"/>
        <w:rPr>
          <w:noProof/>
        </w:rPr>
      </w:pPr>
    </w:p>
    <w:p w14:paraId="2EF12AC0" w14:textId="77777777" w:rsidR="000F1072" w:rsidRPr="00714ACF" w:rsidRDefault="000F1072" w:rsidP="000F1072">
      <w:pPr>
        <w:suppressLineNumbers/>
        <w:spacing w:after="0" w:line="240" w:lineRule="auto"/>
        <w:rPr>
          <w:noProof/>
          <w:sz w:val="18"/>
          <w:szCs w:val="18"/>
        </w:rPr>
      </w:pPr>
      <w:r w:rsidRPr="00714ACF">
        <w:rPr>
          <w:noProof/>
          <w:sz w:val="18"/>
          <w:szCs w:val="18"/>
          <w:vertAlign w:val="superscript"/>
          <w:lang w:val="en-US"/>
        </w:rPr>
        <w:t>a</w:t>
      </w:r>
      <w:r w:rsidRPr="00714ACF">
        <w:rPr>
          <w:noProof/>
          <w:sz w:val="18"/>
          <w:szCs w:val="18"/>
          <w:lang w:val="en-US"/>
        </w:rPr>
        <w:t>trapped in 2012 as immature, 20% gape colouration</w:t>
      </w:r>
    </w:p>
    <w:p w14:paraId="7501C93C" w14:textId="77777777" w:rsidR="000F1072" w:rsidRPr="00714ACF" w:rsidRDefault="000F1072" w:rsidP="000F1072">
      <w:pPr>
        <w:suppressLineNumbers/>
        <w:spacing w:after="0" w:line="240" w:lineRule="auto"/>
        <w:rPr>
          <w:noProof/>
          <w:sz w:val="18"/>
          <w:szCs w:val="18"/>
        </w:rPr>
      </w:pPr>
      <w:r w:rsidRPr="00714ACF">
        <w:rPr>
          <w:noProof/>
          <w:sz w:val="18"/>
          <w:szCs w:val="18"/>
          <w:vertAlign w:val="superscript"/>
          <w:lang w:val="en-US"/>
        </w:rPr>
        <w:t>b</w:t>
      </w:r>
      <w:r w:rsidRPr="00714ACF">
        <w:rPr>
          <w:noProof/>
          <w:sz w:val="18"/>
          <w:szCs w:val="18"/>
          <w:lang w:val="en-US"/>
        </w:rPr>
        <w:t>trapped in 2012 as juvenile, 5% gape colouration</w:t>
      </w:r>
    </w:p>
    <w:p w14:paraId="286A571E" w14:textId="09B5F8D9" w:rsidR="00A81034" w:rsidRPr="00714ACF" w:rsidRDefault="00A81034" w:rsidP="00A81034">
      <w:pPr>
        <w:suppressLineNumbers/>
        <w:spacing w:after="0" w:line="240" w:lineRule="auto"/>
        <w:rPr>
          <w:noProof/>
          <w:sz w:val="18"/>
          <w:szCs w:val="18"/>
          <w:lang w:val="en-US"/>
        </w:rPr>
      </w:pPr>
      <w:r>
        <w:rPr>
          <w:noProof/>
          <w:sz w:val="18"/>
          <w:szCs w:val="18"/>
          <w:vertAlign w:val="superscript"/>
        </w:rPr>
        <w:t>c</w:t>
      </w:r>
      <w:r w:rsidRPr="00714ACF">
        <w:rPr>
          <w:noProof/>
          <w:sz w:val="18"/>
          <w:szCs w:val="18"/>
          <w:lang w:val="en-US"/>
        </w:rPr>
        <w:t xml:space="preserve">engaged with the experimental task, but did not produce valid data (prey extracted by bill; hooked </w:t>
      </w:r>
      <w:r w:rsidR="00BF7AAF">
        <w:rPr>
          <w:noProof/>
          <w:sz w:val="18"/>
          <w:szCs w:val="18"/>
          <w:lang w:val="en-US"/>
        </w:rPr>
        <w:t xml:space="preserve">stick </w:t>
      </w:r>
      <w:r w:rsidRPr="00714ACF">
        <w:rPr>
          <w:noProof/>
          <w:sz w:val="18"/>
          <w:szCs w:val="18"/>
          <w:lang w:val="en-US"/>
        </w:rPr>
        <w:t>tool broken); since the bird did not contribute data to analyses, it is not included in Supplementary file 1b (ii)</w:t>
      </w:r>
    </w:p>
    <w:p w14:paraId="6091F98E" w14:textId="0CCADBB4" w:rsidR="000F1072" w:rsidRPr="00714ACF" w:rsidRDefault="00A81034" w:rsidP="000F1072">
      <w:pPr>
        <w:suppressLineNumbers/>
        <w:spacing w:after="0" w:line="240" w:lineRule="auto"/>
        <w:rPr>
          <w:noProof/>
          <w:sz w:val="18"/>
          <w:szCs w:val="18"/>
        </w:rPr>
      </w:pPr>
      <w:r>
        <w:rPr>
          <w:noProof/>
          <w:sz w:val="18"/>
          <w:szCs w:val="18"/>
          <w:vertAlign w:val="superscript"/>
          <w:lang w:val="en-US"/>
        </w:rPr>
        <w:t>d</w:t>
      </w:r>
      <w:r w:rsidR="000F1072" w:rsidRPr="00714ACF">
        <w:rPr>
          <w:noProof/>
          <w:sz w:val="18"/>
          <w:szCs w:val="18"/>
          <w:lang w:val="en-US"/>
        </w:rPr>
        <w:t>trapped in 2012 as juvenile, 5% gape colouration</w:t>
      </w:r>
    </w:p>
    <w:p w14:paraId="5B1FB90A" w14:textId="63CAFD96" w:rsidR="000F1072" w:rsidRPr="00714ACF" w:rsidRDefault="00A81034" w:rsidP="000F1072">
      <w:pPr>
        <w:suppressLineNumbers/>
        <w:spacing w:after="0" w:line="240" w:lineRule="auto"/>
        <w:rPr>
          <w:noProof/>
          <w:sz w:val="18"/>
          <w:szCs w:val="18"/>
        </w:rPr>
      </w:pPr>
      <w:r>
        <w:rPr>
          <w:noProof/>
          <w:sz w:val="18"/>
          <w:szCs w:val="18"/>
          <w:vertAlign w:val="superscript"/>
        </w:rPr>
        <w:t>e</w:t>
      </w:r>
      <w:r w:rsidR="000F1072" w:rsidRPr="00714ACF">
        <w:rPr>
          <w:noProof/>
          <w:sz w:val="18"/>
          <w:szCs w:val="18"/>
          <w:lang w:val="en-US"/>
        </w:rPr>
        <w:t>trapped in 2013 as adult, 95% gape colouration</w:t>
      </w:r>
    </w:p>
    <w:p w14:paraId="6B0AA985" w14:textId="52AC575E" w:rsidR="000F1072" w:rsidRPr="00714ACF" w:rsidRDefault="00A81034" w:rsidP="000F1072">
      <w:pPr>
        <w:suppressLineNumbers/>
        <w:spacing w:after="0" w:line="240" w:lineRule="auto"/>
        <w:rPr>
          <w:noProof/>
          <w:sz w:val="18"/>
          <w:szCs w:val="18"/>
          <w:lang w:val="en-US"/>
        </w:rPr>
      </w:pPr>
      <w:r>
        <w:rPr>
          <w:noProof/>
          <w:sz w:val="18"/>
          <w:szCs w:val="18"/>
          <w:vertAlign w:val="superscript"/>
          <w:lang w:val="en-US"/>
        </w:rPr>
        <w:t>f</w:t>
      </w:r>
      <w:r w:rsidR="000F1072" w:rsidRPr="00714ACF">
        <w:rPr>
          <w:noProof/>
          <w:sz w:val="18"/>
          <w:szCs w:val="18"/>
          <w:lang w:val="en-US"/>
        </w:rPr>
        <w:t>trapped in 2013 as immature, 30% gape colouration</w:t>
      </w:r>
    </w:p>
    <w:p w14:paraId="404A7C35" w14:textId="77777777" w:rsidR="000F1072" w:rsidRPr="00D300A8" w:rsidRDefault="000F1072" w:rsidP="000B11B5">
      <w:pPr>
        <w:suppressLineNumbers/>
        <w:spacing w:after="0" w:line="240" w:lineRule="auto"/>
        <w:rPr>
          <w:noProof/>
        </w:rPr>
      </w:pPr>
    </w:p>
    <w:p w14:paraId="0A3F4247" w14:textId="653614D2" w:rsidR="00EF7BC4" w:rsidRDefault="00EF7BC4" w:rsidP="004E162B">
      <w:pPr>
        <w:suppressLineNumbers/>
        <w:spacing w:after="0" w:line="240" w:lineRule="auto"/>
        <w:jc w:val="center"/>
        <w:sectPr w:rsidR="00EF7BC4" w:rsidSect="00F07690">
          <w:pgSz w:w="11906" w:h="16838"/>
          <w:pgMar w:top="851" w:right="1134" w:bottom="567" w:left="1134" w:header="709" w:footer="709" w:gutter="0"/>
          <w:cols w:space="708"/>
          <w:docGrid w:linePitch="360"/>
        </w:sectPr>
      </w:pPr>
    </w:p>
    <w:p w14:paraId="7F0542AE" w14:textId="72932870" w:rsidR="000B11B5" w:rsidRDefault="00CC0393" w:rsidP="000B11B5">
      <w:pPr>
        <w:suppressLineNumbers/>
        <w:spacing w:after="0" w:line="240" w:lineRule="auto"/>
      </w:pPr>
      <w:r>
        <w:rPr>
          <w:b/>
        </w:rPr>
        <w:lastRenderedPageBreak/>
        <w:t xml:space="preserve">Supplementary </w:t>
      </w:r>
      <w:r w:rsidR="007E15A3">
        <w:rPr>
          <w:b/>
        </w:rPr>
        <w:t>file 1b</w:t>
      </w:r>
      <w:r w:rsidRPr="005D3EF1">
        <w:rPr>
          <w:b/>
        </w:rPr>
        <w:t>.</w:t>
      </w:r>
      <w:r w:rsidRPr="00886803">
        <w:t xml:space="preserve"> </w:t>
      </w:r>
      <w:r w:rsidR="00667795">
        <w:t xml:space="preserve">Percentages </w:t>
      </w:r>
      <w:r>
        <w:t xml:space="preserve">of </w:t>
      </w:r>
      <w:r w:rsidR="000B11B5">
        <w:t>New Caledonian crows</w:t>
      </w:r>
      <w:r>
        <w:t xml:space="preserve"> </w:t>
      </w:r>
      <w:r w:rsidR="00A461F6">
        <w:t>(</w:t>
      </w:r>
      <w:proofErr w:type="spellStart"/>
      <w:r w:rsidR="00A461F6">
        <w:t>i</w:t>
      </w:r>
      <w:proofErr w:type="spellEnd"/>
      <w:r w:rsidR="00A461F6">
        <w:t xml:space="preserve">) </w:t>
      </w:r>
      <w:r w:rsidR="001C44CC">
        <w:t>that</w:t>
      </w:r>
      <w:r w:rsidR="00A461F6">
        <w:t xml:space="preserve"> </w:t>
      </w:r>
      <w:r w:rsidR="001C44CC">
        <w:t xml:space="preserve">were </w:t>
      </w:r>
      <w:r>
        <w:t>trapped</w:t>
      </w:r>
      <w:r w:rsidR="00A461F6">
        <w:t>,</w:t>
      </w:r>
      <w:r>
        <w:t xml:space="preserve"> and </w:t>
      </w:r>
      <w:r w:rsidR="00A461F6">
        <w:t xml:space="preserve">(ii) </w:t>
      </w:r>
      <w:r w:rsidR="001C44CC">
        <w:t xml:space="preserve">that </w:t>
      </w:r>
      <w:r w:rsidR="00757245">
        <w:t>contributed</w:t>
      </w:r>
      <w:r w:rsidR="001C44CC">
        <w:t xml:space="preserve"> data </w:t>
      </w:r>
      <w:r w:rsidR="002765AA">
        <w:t>to</w:t>
      </w:r>
      <w:r w:rsidR="00E42022">
        <w:t xml:space="preserve"> </w:t>
      </w:r>
      <w:r w:rsidR="002765AA">
        <w:t xml:space="preserve">analyses </w:t>
      </w:r>
      <w:r w:rsidR="00993BE0">
        <w:t>for</w:t>
      </w:r>
      <w:r w:rsidR="002765AA">
        <w:t xml:space="preserve"> Experiment 1 and/or Experiment 2</w:t>
      </w:r>
      <w:r w:rsidR="00993BE0">
        <w:t xml:space="preserve"> (</w:t>
      </w:r>
      <w:r w:rsidR="002765AA">
        <w:t>data pooled)</w:t>
      </w:r>
      <w:r w:rsidR="00667795">
        <w:t>,</w:t>
      </w:r>
      <w:r>
        <w:t xml:space="preserve"> split by age and sex.</w:t>
      </w:r>
      <w:r w:rsidR="000B11B5">
        <w:t xml:space="preserve"> For further information, see </w:t>
      </w:r>
      <w:r w:rsidR="000B11B5" w:rsidRPr="000B11B5">
        <w:t xml:space="preserve">Supplementary </w:t>
      </w:r>
      <w:r w:rsidR="001C44CC">
        <w:t>file 1a</w:t>
      </w:r>
      <w:r w:rsidR="000B11B5">
        <w:t>.</w:t>
      </w:r>
    </w:p>
    <w:p w14:paraId="5921C148" w14:textId="2B4AC3D9" w:rsidR="00630346" w:rsidRDefault="00630346" w:rsidP="000B11B5">
      <w:pPr>
        <w:suppressLineNumbers/>
        <w:spacing w:after="0" w:line="240" w:lineRule="auto"/>
      </w:pPr>
    </w:p>
    <w:p w14:paraId="6E4821E3" w14:textId="363CECC4" w:rsidR="00630346" w:rsidRPr="00A96F65" w:rsidRDefault="00630346" w:rsidP="000B11B5">
      <w:pPr>
        <w:suppressLineNumbers/>
        <w:spacing w:after="0" w:line="240" w:lineRule="auto"/>
      </w:pPr>
      <w:r w:rsidRPr="00A96F65">
        <w:t>(</w:t>
      </w:r>
      <w:proofErr w:type="spellStart"/>
      <w:r w:rsidRPr="00A96F65">
        <w:t>i</w:t>
      </w:r>
      <w:proofErr w:type="spellEnd"/>
      <w:r w:rsidRPr="00A96F65">
        <w:t>)</w:t>
      </w:r>
    </w:p>
    <w:tbl>
      <w:tblPr>
        <w:tblW w:w="7200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694"/>
        <w:gridCol w:w="2253"/>
        <w:gridCol w:w="2253"/>
      </w:tblGrid>
      <w:tr w:rsidR="00630346" w:rsidRPr="00630346" w14:paraId="0739CF1B" w14:textId="77777777" w:rsidTr="00245244">
        <w:trPr>
          <w:trHeight w:val="20"/>
        </w:trPr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9BA1950" w14:textId="77777777" w:rsidR="00630346" w:rsidRPr="00630346" w:rsidRDefault="00630346" w:rsidP="00630346">
            <w:pPr>
              <w:suppressLineNumbers/>
              <w:spacing w:after="0" w:line="240" w:lineRule="auto"/>
            </w:pPr>
            <w:r w:rsidRPr="00630346">
              <w:rPr>
                <w:b/>
                <w:bCs/>
                <w:lang w:val="en-US"/>
              </w:rPr>
              <w:t>trapped (</w:t>
            </w:r>
            <w:r w:rsidRPr="00630346">
              <w:rPr>
                <w:b/>
                <w:bCs/>
                <w:i/>
                <w:iCs/>
                <w:lang w:val="en-US"/>
              </w:rPr>
              <w:t>n =</w:t>
            </w:r>
            <w:r w:rsidRPr="00630346">
              <w:rPr>
                <w:b/>
                <w:bCs/>
                <w:lang w:val="en-US"/>
              </w:rPr>
              <w:t xml:space="preserve"> 64)</w:t>
            </w:r>
          </w:p>
        </w:tc>
        <w:tc>
          <w:tcPr>
            <w:tcW w:w="22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369E5D5" w14:textId="77777777" w:rsidR="00630346" w:rsidRPr="00630346" w:rsidRDefault="00630346" w:rsidP="00630346">
            <w:pPr>
              <w:suppressLineNumbers/>
              <w:spacing w:after="0" w:line="240" w:lineRule="auto"/>
            </w:pPr>
            <w:r w:rsidRPr="00630346">
              <w:rPr>
                <w:b/>
                <w:bCs/>
                <w:lang w:val="en-US"/>
              </w:rPr>
              <w:t>females (</w:t>
            </w:r>
            <w:r w:rsidRPr="00630346">
              <w:rPr>
                <w:b/>
                <w:bCs/>
                <w:i/>
                <w:iCs/>
                <w:lang w:val="en-US"/>
              </w:rPr>
              <w:t>n =</w:t>
            </w:r>
            <w:r w:rsidRPr="00630346">
              <w:rPr>
                <w:b/>
                <w:bCs/>
                <w:lang w:val="en-US"/>
              </w:rPr>
              <w:t xml:space="preserve"> 37)</w:t>
            </w:r>
          </w:p>
        </w:tc>
        <w:tc>
          <w:tcPr>
            <w:tcW w:w="22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0A2F912" w14:textId="77777777" w:rsidR="00630346" w:rsidRPr="00630346" w:rsidRDefault="00630346" w:rsidP="00630346">
            <w:pPr>
              <w:suppressLineNumbers/>
              <w:spacing w:after="0" w:line="240" w:lineRule="auto"/>
            </w:pPr>
            <w:r w:rsidRPr="00630346">
              <w:rPr>
                <w:b/>
                <w:bCs/>
                <w:lang w:val="en-US"/>
              </w:rPr>
              <w:t>males (</w:t>
            </w:r>
            <w:r w:rsidRPr="00630346">
              <w:rPr>
                <w:b/>
                <w:bCs/>
                <w:i/>
                <w:iCs/>
                <w:lang w:val="en-US"/>
              </w:rPr>
              <w:t>n =</w:t>
            </w:r>
            <w:r w:rsidRPr="00630346">
              <w:rPr>
                <w:b/>
                <w:bCs/>
                <w:lang w:val="en-US"/>
              </w:rPr>
              <w:t xml:space="preserve"> 27)</w:t>
            </w:r>
          </w:p>
        </w:tc>
      </w:tr>
      <w:tr w:rsidR="00630346" w:rsidRPr="00630346" w14:paraId="11800394" w14:textId="77777777" w:rsidTr="00245244">
        <w:trPr>
          <w:trHeight w:val="20"/>
        </w:trPr>
        <w:tc>
          <w:tcPr>
            <w:tcW w:w="26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FCAEEB0" w14:textId="77777777" w:rsidR="00630346" w:rsidRPr="00630346" w:rsidRDefault="00630346" w:rsidP="00630346">
            <w:pPr>
              <w:suppressLineNumbers/>
              <w:spacing w:after="0" w:line="240" w:lineRule="auto"/>
            </w:pPr>
            <w:r w:rsidRPr="00630346">
              <w:rPr>
                <w:lang w:val="en-US"/>
              </w:rPr>
              <w:t>juvenile</w:t>
            </w:r>
          </w:p>
        </w:tc>
        <w:tc>
          <w:tcPr>
            <w:tcW w:w="22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733BDE7" w14:textId="77777777" w:rsidR="00630346" w:rsidRPr="00630346" w:rsidRDefault="00630346" w:rsidP="00630346">
            <w:pPr>
              <w:suppressLineNumbers/>
              <w:spacing w:after="0" w:line="240" w:lineRule="auto"/>
            </w:pPr>
            <w:r w:rsidRPr="00630346">
              <w:rPr>
                <w:i/>
                <w:iCs/>
                <w:lang w:val="en-US"/>
              </w:rPr>
              <w:t xml:space="preserve">n = </w:t>
            </w:r>
            <w:r w:rsidRPr="00630346">
              <w:rPr>
                <w:lang w:val="en-US"/>
              </w:rPr>
              <w:t>14 (21.9%)</w:t>
            </w:r>
          </w:p>
        </w:tc>
        <w:tc>
          <w:tcPr>
            <w:tcW w:w="22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7090E8C" w14:textId="77777777" w:rsidR="00630346" w:rsidRPr="00630346" w:rsidRDefault="00630346" w:rsidP="00630346">
            <w:pPr>
              <w:suppressLineNumbers/>
              <w:spacing w:after="0" w:line="240" w:lineRule="auto"/>
            </w:pPr>
            <w:r w:rsidRPr="00630346">
              <w:rPr>
                <w:i/>
                <w:iCs/>
                <w:lang w:val="en-US"/>
              </w:rPr>
              <w:t xml:space="preserve">n = </w:t>
            </w:r>
            <w:r w:rsidRPr="00630346">
              <w:rPr>
                <w:lang w:val="en-US"/>
              </w:rPr>
              <w:t>2 (3.1%)</w:t>
            </w:r>
          </w:p>
        </w:tc>
      </w:tr>
      <w:tr w:rsidR="00630346" w:rsidRPr="00630346" w14:paraId="71AB1E36" w14:textId="77777777" w:rsidTr="00245244">
        <w:trPr>
          <w:trHeight w:val="20"/>
        </w:trPr>
        <w:tc>
          <w:tcPr>
            <w:tcW w:w="26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715FBC3" w14:textId="77777777" w:rsidR="00630346" w:rsidRPr="00630346" w:rsidRDefault="00630346" w:rsidP="00630346">
            <w:pPr>
              <w:suppressLineNumbers/>
              <w:spacing w:after="0" w:line="240" w:lineRule="auto"/>
            </w:pPr>
            <w:r w:rsidRPr="00630346">
              <w:rPr>
                <w:lang w:val="en-US"/>
              </w:rPr>
              <w:t>immature</w:t>
            </w:r>
            <w:r w:rsidRPr="00714ACF">
              <w:rPr>
                <w:vertAlign w:val="superscript"/>
                <w:lang w:val="en-US"/>
              </w:rPr>
              <w:t>*</w:t>
            </w:r>
          </w:p>
        </w:tc>
        <w:tc>
          <w:tcPr>
            <w:tcW w:w="2253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1684E1F" w14:textId="77777777" w:rsidR="00630346" w:rsidRPr="00630346" w:rsidRDefault="00630346" w:rsidP="00630346">
            <w:pPr>
              <w:suppressLineNumbers/>
              <w:spacing w:after="0" w:line="240" w:lineRule="auto"/>
            </w:pPr>
            <w:r w:rsidRPr="00630346">
              <w:rPr>
                <w:i/>
                <w:iCs/>
                <w:lang w:val="en-US"/>
              </w:rPr>
              <w:t xml:space="preserve">n = </w:t>
            </w:r>
            <w:r w:rsidRPr="00630346">
              <w:rPr>
                <w:lang w:val="en-US"/>
              </w:rPr>
              <w:t>11 (17.2%)</w:t>
            </w:r>
          </w:p>
        </w:tc>
        <w:tc>
          <w:tcPr>
            <w:tcW w:w="2253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989AC7E" w14:textId="77777777" w:rsidR="00630346" w:rsidRPr="00630346" w:rsidRDefault="00630346" w:rsidP="00630346">
            <w:pPr>
              <w:suppressLineNumbers/>
              <w:spacing w:after="0" w:line="240" w:lineRule="auto"/>
            </w:pPr>
            <w:r w:rsidRPr="00630346">
              <w:rPr>
                <w:i/>
                <w:iCs/>
                <w:lang w:val="en-US"/>
              </w:rPr>
              <w:t xml:space="preserve">n = </w:t>
            </w:r>
            <w:r w:rsidRPr="00630346">
              <w:rPr>
                <w:lang w:val="en-US"/>
              </w:rPr>
              <w:t>14 (21.9%)</w:t>
            </w:r>
          </w:p>
        </w:tc>
      </w:tr>
      <w:tr w:rsidR="00630346" w:rsidRPr="00630346" w14:paraId="71E618AC" w14:textId="77777777" w:rsidTr="00245244">
        <w:trPr>
          <w:trHeight w:val="20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CB2DF8C" w14:textId="77777777" w:rsidR="00630346" w:rsidRPr="00630346" w:rsidRDefault="00630346" w:rsidP="00630346">
            <w:pPr>
              <w:suppressLineNumbers/>
              <w:spacing w:after="0" w:line="240" w:lineRule="auto"/>
            </w:pPr>
            <w:r w:rsidRPr="00630346">
              <w:rPr>
                <w:lang w:val="en-US"/>
              </w:rPr>
              <w:t>adult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536E74A" w14:textId="77777777" w:rsidR="00630346" w:rsidRPr="00630346" w:rsidRDefault="00630346" w:rsidP="00630346">
            <w:pPr>
              <w:suppressLineNumbers/>
              <w:spacing w:after="0" w:line="240" w:lineRule="auto"/>
            </w:pPr>
            <w:r w:rsidRPr="00630346">
              <w:rPr>
                <w:i/>
                <w:iCs/>
                <w:lang w:val="en-US"/>
              </w:rPr>
              <w:t xml:space="preserve">n = </w:t>
            </w:r>
            <w:r w:rsidRPr="00630346">
              <w:rPr>
                <w:lang w:val="en-US"/>
              </w:rPr>
              <w:t>12 (18.8%)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653A4CD" w14:textId="77777777" w:rsidR="00630346" w:rsidRPr="00630346" w:rsidRDefault="00630346" w:rsidP="00630346">
            <w:pPr>
              <w:suppressLineNumbers/>
              <w:spacing w:after="0" w:line="240" w:lineRule="auto"/>
            </w:pPr>
            <w:r w:rsidRPr="00630346">
              <w:rPr>
                <w:i/>
                <w:iCs/>
                <w:lang w:val="en-US"/>
              </w:rPr>
              <w:t xml:space="preserve">n = </w:t>
            </w:r>
            <w:r w:rsidRPr="00630346">
              <w:rPr>
                <w:lang w:val="en-US"/>
              </w:rPr>
              <w:t>11 (17.2%)</w:t>
            </w:r>
          </w:p>
        </w:tc>
      </w:tr>
    </w:tbl>
    <w:p w14:paraId="5A5B575D" w14:textId="5A53DCFD" w:rsidR="00630346" w:rsidRDefault="00630346" w:rsidP="000B11B5">
      <w:pPr>
        <w:suppressLineNumbers/>
        <w:spacing w:after="0" w:line="240" w:lineRule="auto"/>
      </w:pPr>
    </w:p>
    <w:p w14:paraId="5E51C22E" w14:textId="47321A7A" w:rsidR="00630346" w:rsidRPr="00A96F65" w:rsidRDefault="00630346" w:rsidP="000B11B5">
      <w:pPr>
        <w:suppressLineNumbers/>
        <w:spacing w:after="0" w:line="240" w:lineRule="auto"/>
      </w:pPr>
      <w:r w:rsidRPr="00A96F65">
        <w:t>(ii)</w:t>
      </w:r>
    </w:p>
    <w:tbl>
      <w:tblPr>
        <w:tblW w:w="7200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694"/>
        <w:gridCol w:w="2253"/>
        <w:gridCol w:w="2253"/>
      </w:tblGrid>
      <w:tr w:rsidR="00630346" w:rsidRPr="00630346" w14:paraId="16D9DD90" w14:textId="77777777" w:rsidTr="00245244">
        <w:trPr>
          <w:trHeight w:val="20"/>
        </w:trPr>
        <w:tc>
          <w:tcPr>
            <w:tcW w:w="26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6799435" w14:textId="39895488" w:rsidR="00630346" w:rsidRPr="00D300A8" w:rsidRDefault="00757245" w:rsidP="00630346">
            <w:pPr>
              <w:suppressLineNumbers/>
              <w:spacing w:after="0" w:line="240" w:lineRule="auto"/>
            </w:pPr>
            <w:r>
              <w:rPr>
                <w:b/>
                <w:bCs/>
                <w:lang w:val="en-US"/>
              </w:rPr>
              <w:t>contributed</w:t>
            </w:r>
            <w:r w:rsidR="002D66BE">
              <w:rPr>
                <w:b/>
                <w:bCs/>
                <w:lang w:val="en-US"/>
              </w:rPr>
              <w:t xml:space="preserve"> data</w:t>
            </w:r>
            <w:r w:rsidR="00630346" w:rsidRPr="00D300A8">
              <w:rPr>
                <w:b/>
                <w:bCs/>
                <w:lang w:val="en-US"/>
              </w:rPr>
              <w:t xml:space="preserve"> (</w:t>
            </w:r>
            <w:r w:rsidR="00630346" w:rsidRPr="00D300A8">
              <w:rPr>
                <w:b/>
                <w:bCs/>
                <w:i/>
                <w:iCs/>
                <w:lang w:val="en-US"/>
              </w:rPr>
              <w:t>n =</w:t>
            </w:r>
            <w:r w:rsidR="00630346" w:rsidRPr="00D300A8">
              <w:rPr>
                <w:b/>
                <w:bCs/>
                <w:lang w:val="en-US"/>
              </w:rPr>
              <w:t xml:space="preserve"> </w:t>
            </w:r>
            <w:r w:rsidR="0093314C" w:rsidRPr="00D300A8">
              <w:rPr>
                <w:b/>
                <w:bCs/>
                <w:lang w:val="en-US"/>
              </w:rPr>
              <w:t>2</w:t>
            </w:r>
            <w:r w:rsidR="0093314C">
              <w:rPr>
                <w:b/>
                <w:bCs/>
                <w:lang w:val="en-US"/>
              </w:rPr>
              <w:t>6</w:t>
            </w:r>
            <w:r w:rsidR="00630346" w:rsidRPr="00D300A8">
              <w:rPr>
                <w:b/>
                <w:bCs/>
                <w:lang w:val="en-US"/>
              </w:rPr>
              <w:t>)</w:t>
            </w:r>
          </w:p>
        </w:tc>
        <w:tc>
          <w:tcPr>
            <w:tcW w:w="22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1378D25" w14:textId="211501CF" w:rsidR="00630346" w:rsidRPr="00D300A8" w:rsidRDefault="00630346" w:rsidP="00630346">
            <w:pPr>
              <w:suppressLineNumbers/>
              <w:spacing w:after="0" w:line="240" w:lineRule="auto"/>
            </w:pPr>
            <w:r w:rsidRPr="00D300A8">
              <w:rPr>
                <w:b/>
                <w:bCs/>
                <w:lang w:val="en-US"/>
              </w:rPr>
              <w:t>females (</w:t>
            </w:r>
            <w:r w:rsidRPr="00D300A8">
              <w:rPr>
                <w:b/>
                <w:bCs/>
                <w:i/>
                <w:iCs/>
                <w:lang w:val="en-US"/>
              </w:rPr>
              <w:t>n =</w:t>
            </w:r>
            <w:r w:rsidRPr="00D300A8">
              <w:rPr>
                <w:b/>
                <w:bCs/>
                <w:lang w:val="en-US"/>
              </w:rPr>
              <w:t xml:space="preserve"> </w:t>
            </w:r>
            <w:r w:rsidR="0093314C" w:rsidRPr="00D300A8">
              <w:rPr>
                <w:b/>
                <w:bCs/>
                <w:lang w:val="en-US"/>
              </w:rPr>
              <w:t>1</w:t>
            </w:r>
            <w:r w:rsidR="0093314C">
              <w:rPr>
                <w:b/>
                <w:bCs/>
                <w:lang w:val="en-US"/>
              </w:rPr>
              <w:t>8</w:t>
            </w:r>
            <w:r w:rsidRPr="00D300A8">
              <w:rPr>
                <w:b/>
                <w:bCs/>
                <w:lang w:val="en-US"/>
              </w:rPr>
              <w:t>)</w:t>
            </w:r>
          </w:p>
        </w:tc>
        <w:tc>
          <w:tcPr>
            <w:tcW w:w="22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B2EA0C2" w14:textId="77777777" w:rsidR="00630346" w:rsidRPr="00D300A8" w:rsidRDefault="00630346" w:rsidP="00630346">
            <w:pPr>
              <w:suppressLineNumbers/>
              <w:spacing w:after="0" w:line="240" w:lineRule="auto"/>
            </w:pPr>
            <w:r w:rsidRPr="00D300A8">
              <w:rPr>
                <w:b/>
                <w:bCs/>
                <w:lang w:val="en-US"/>
              </w:rPr>
              <w:t>males (</w:t>
            </w:r>
            <w:r w:rsidRPr="00D300A8">
              <w:rPr>
                <w:b/>
                <w:bCs/>
                <w:i/>
                <w:iCs/>
                <w:lang w:val="en-US"/>
              </w:rPr>
              <w:t>n =</w:t>
            </w:r>
            <w:r w:rsidRPr="00D300A8">
              <w:rPr>
                <w:b/>
                <w:bCs/>
                <w:lang w:val="en-US"/>
              </w:rPr>
              <w:t xml:space="preserve"> 8)</w:t>
            </w:r>
          </w:p>
        </w:tc>
      </w:tr>
      <w:tr w:rsidR="00630346" w:rsidRPr="00630346" w14:paraId="25DFFD93" w14:textId="77777777" w:rsidTr="00245244">
        <w:trPr>
          <w:trHeight w:val="20"/>
        </w:trPr>
        <w:tc>
          <w:tcPr>
            <w:tcW w:w="26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F15A1CC" w14:textId="77777777" w:rsidR="00630346" w:rsidRPr="00D300A8" w:rsidRDefault="00630346" w:rsidP="00630346">
            <w:pPr>
              <w:suppressLineNumbers/>
              <w:spacing w:after="0" w:line="240" w:lineRule="auto"/>
            </w:pPr>
            <w:r w:rsidRPr="00D300A8">
              <w:rPr>
                <w:lang w:val="en-US"/>
              </w:rPr>
              <w:t>juvenile</w:t>
            </w:r>
          </w:p>
        </w:tc>
        <w:tc>
          <w:tcPr>
            <w:tcW w:w="22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BECE9B3" w14:textId="369845B6" w:rsidR="00630346" w:rsidRPr="00D300A8" w:rsidRDefault="00630346" w:rsidP="00630346">
            <w:pPr>
              <w:suppressLineNumbers/>
              <w:spacing w:after="0" w:line="240" w:lineRule="auto"/>
            </w:pPr>
            <w:r w:rsidRPr="00D300A8">
              <w:rPr>
                <w:i/>
                <w:iCs/>
                <w:lang w:val="en-US"/>
              </w:rPr>
              <w:t xml:space="preserve">n = </w:t>
            </w:r>
            <w:r w:rsidR="0093314C">
              <w:rPr>
                <w:lang w:val="en-US"/>
              </w:rPr>
              <w:t>5</w:t>
            </w:r>
            <w:r w:rsidR="0093314C" w:rsidRPr="00D300A8">
              <w:rPr>
                <w:lang w:val="en-US"/>
              </w:rPr>
              <w:t xml:space="preserve"> </w:t>
            </w:r>
            <w:r w:rsidRPr="00D300A8">
              <w:rPr>
                <w:lang w:val="en-US"/>
              </w:rPr>
              <w:t>(</w:t>
            </w:r>
            <w:r w:rsidR="0093314C">
              <w:rPr>
                <w:lang w:val="en-US"/>
              </w:rPr>
              <w:t>19.2</w:t>
            </w:r>
            <w:r w:rsidRPr="00D300A8">
              <w:rPr>
                <w:lang w:val="en-US"/>
              </w:rPr>
              <w:t>%)</w:t>
            </w:r>
          </w:p>
        </w:tc>
        <w:tc>
          <w:tcPr>
            <w:tcW w:w="22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ACE42A9" w14:textId="77777777" w:rsidR="00630346" w:rsidRPr="00D300A8" w:rsidRDefault="00630346" w:rsidP="00630346">
            <w:pPr>
              <w:suppressLineNumbers/>
              <w:spacing w:after="0" w:line="240" w:lineRule="auto"/>
            </w:pPr>
            <w:r w:rsidRPr="00D300A8">
              <w:rPr>
                <w:i/>
                <w:iCs/>
                <w:lang w:val="en-US"/>
              </w:rPr>
              <w:t xml:space="preserve">n = </w:t>
            </w:r>
            <w:r w:rsidRPr="00D300A8">
              <w:rPr>
                <w:lang w:val="en-US"/>
              </w:rPr>
              <w:t>0 (0%)</w:t>
            </w:r>
          </w:p>
        </w:tc>
      </w:tr>
      <w:tr w:rsidR="00630346" w:rsidRPr="00630346" w14:paraId="7C49B985" w14:textId="77777777" w:rsidTr="00245244">
        <w:trPr>
          <w:trHeight w:val="20"/>
        </w:trPr>
        <w:tc>
          <w:tcPr>
            <w:tcW w:w="2694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D0FC260" w14:textId="77777777" w:rsidR="00630346" w:rsidRPr="00D300A8" w:rsidRDefault="00630346" w:rsidP="00630346">
            <w:pPr>
              <w:suppressLineNumbers/>
              <w:spacing w:after="0" w:line="240" w:lineRule="auto"/>
            </w:pPr>
            <w:r w:rsidRPr="00D300A8">
              <w:rPr>
                <w:lang w:val="en-US"/>
              </w:rPr>
              <w:t>immature</w:t>
            </w:r>
            <w:r w:rsidRPr="00714ACF">
              <w:rPr>
                <w:vertAlign w:val="superscript"/>
                <w:lang w:val="en-US"/>
              </w:rPr>
              <w:t>*</w:t>
            </w:r>
          </w:p>
        </w:tc>
        <w:tc>
          <w:tcPr>
            <w:tcW w:w="2253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0A0ABC7" w14:textId="0AB72FD6" w:rsidR="00630346" w:rsidRPr="00D300A8" w:rsidRDefault="00630346" w:rsidP="00630346">
            <w:pPr>
              <w:suppressLineNumbers/>
              <w:spacing w:after="0" w:line="240" w:lineRule="auto"/>
            </w:pPr>
            <w:r w:rsidRPr="00D300A8">
              <w:rPr>
                <w:i/>
                <w:iCs/>
                <w:lang w:val="en-US"/>
              </w:rPr>
              <w:t xml:space="preserve">n = </w:t>
            </w:r>
            <w:r w:rsidRPr="00D300A8">
              <w:rPr>
                <w:lang w:val="en-US"/>
              </w:rPr>
              <w:t>7 (</w:t>
            </w:r>
            <w:r w:rsidR="0093314C">
              <w:rPr>
                <w:lang w:val="en-US"/>
              </w:rPr>
              <w:t>26.9</w:t>
            </w:r>
            <w:r w:rsidRPr="00D300A8">
              <w:rPr>
                <w:lang w:val="en-US"/>
              </w:rPr>
              <w:t>%)</w:t>
            </w:r>
          </w:p>
        </w:tc>
        <w:tc>
          <w:tcPr>
            <w:tcW w:w="2253" w:type="dxa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EAAF09" w14:textId="30B2DA9E" w:rsidR="00630346" w:rsidRPr="00D300A8" w:rsidRDefault="00630346" w:rsidP="00630346">
            <w:pPr>
              <w:suppressLineNumbers/>
              <w:spacing w:after="0" w:line="240" w:lineRule="auto"/>
            </w:pPr>
            <w:r w:rsidRPr="00D300A8">
              <w:rPr>
                <w:i/>
                <w:iCs/>
                <w:lang w:val="en-US"/>
              </w:rPr>
              <w:t xml:space="preserve">n = </w:t>
            </w:r>
            <w:r w:rsidRPr="00D300A8">
              <w:rPr>
                <w:lang w:val="en-US"/>
              </w:rPr>
              <w:t>5 (</w:t>
            </w:r>
            <w:r w:rsidR="0093314C">
              <w:rPr>
                <w:lang w:val="en-US"/>
              </w:rPr>
              <w:t>19.2</w:t>
            </w:r>
            <w:r w:rsidRPr="00D300A8">
              <w:rPr>
                <w:lang w:val="en-US"/>
              </w:rPr>
              <w:t>%)</w:t>
            </w:r>
          </w:p>
        </w:tc>
      </w:tr>
      <w:tr w:rsidR="00630346" w:rsidRPr="00630346" w14:paraId="509C45A3" w14:textId="77777777" w:rsidTr="00245244">
        <w:trPr>
          <w:trHeight w:val="20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35F1313" w14:textId="77777777" w:rsidR="00630346" w:rsidRPr="00D300A8" w:rsidRDefault="00630346" w:rsidP="00630346">
            <w:pPr>
              <w:suppressLineNumbers/>
              <w:spacing w:after="0" w:line="240" w:lineRule="auto"/>
            </w:pPr>
            <w:r w:rsidRPr="00D300A8">
              <w:rPr>
                <w:lang w:val="en-US"/>
              </w:rPr>
              <w:t>adult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6B8369" w14:textId="5879A9E0" w:rsidR="00630346" w:rsidRPr="00D300A8" w:rsidRDefault="00630346" w:rsidP="00630346">
            <w:pPr>
              <w:suppressLineNumbers/>
              <w:spacing w:after="0" w:line="240" w:lineRule="auto"/>
            </w:pPr>
            <w:r w:rsidRPr="00D300A8">
              <w:rPr>
                <w:i/>
                <w:iCs/>
                <w:lang w:val="en-US"/>
              </w:rPr>
              <w:t xml:space="preserve">n = </w:t>
            </w:r>
            <w:r w:rsidRPr="00D300A8">
              <w:rPr>
                <w:lang w:val="en-US"/>
              </w:rPr>
              <w:t>6 (</w:t>
            </w:r>
            <w:r w:rsidR="0093314C">
              <w:rPr>
                <w:lang w:val="en-US"/>
              </w:rPr>
              <w:t>23.1</w:t>
            </w:r>
            <w:r w:rsidRPr="00D300A8">
              <w:rPr>
                <w:lang w:val="en-US"/>
              </w:rPr>
              <w:t>%)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49D463B" w14:textId="4E76E558" w:rsidR="00630346" w:rsidRPr="00D300A8" w:rsidRDefault="00630346" w:rsidP="00630346">
            <w:pPr>
              <w:suppressLineNumbers/>
              <w:spacing w:after="0" w:line="240" w:lineRule="auto"/>
            </w:pPr>
            <w:r w:rsidRPr="00D300A8">
              <w:rPr>
                <w:i/>
                <w:iCs/>
                <w:lang w:val="en-US"/>
              </w:rPr>
              <w:t xml:space="preserve">n = </w:t>
            </w:r>
            <w:r w:rsidRPr="00D300A8">
              <w:rPr>
                <w:lang w:val="en-US"/>
              </w:rPr>
              <w:t>3 (</w:t>
            </w:r>
            <w:r w:rsidR="0093314C">
              <w:rPr>
                <w:lang w:val="en-US"/>
              </w:rPr>
              <w:t>11.5</w:t>
            </w:r>
            <w:r w:rsidRPr="00D300A8">
              <w:rPr>
                <w:lang w:val="en-US"/>
              </w:rPr>
              <w:t>%)</w:t>
            </w:r>
          </w:p>
        </w:tc>
      </w:tr>
    </w:tbl>
    <w:p w14:paraId="682E9176" w14:textId="77777777" w:rsidR="00630346" w:rsidRPr="00714ACF" w:rsidRDefault="00630346" w:rsidP="00714ACF">
      <w:pPr>
        <w:suppressLineNumbers/>
        <w:spacing w:after="0" w:line="240" w:lineRule="auto"/>
      </w:pPr>
    </w:p>
    <w:p w14:paraId="34EEDA4F" w14:textId="5B5B6687" w:rsidR="00630346" w:rsidRPr="00714ACF" w:rsidRDefault="00714ACF" w:rsidP="00714ACF">
      <w:pPr>
        <w:suppressLineNumbers/>
        <w:spacing w:after="0" w:line="240" w:lineRule="auto"/>
        <w:rPr>
          <w:sz w:val="18"/>
          <w:szCs w:val="18"/>
        </w:rPr>
      </w:pPr>
      <w:r w:rsidRPr="003A397E">
        <w:rPr>
          <w:sz w:val="18"/>
          <w:szCs w:val="18"/>
          <w:vertAlign w:val="superscript"/>
        </w:rPr>
        <w:t>*</w:t>
      </w:r>
      <w:r w:rsidR="00630346" w:rsidRPr="00714ACF">
        <w:rPr>
          <w:sz w:val="18"/>
          <w:szCs w:val="18"/>
          <w:lang w:val="en-US"/>
        </w:rPr>
        <w:t>birds that were aged as ‘immature – adult’ (</w:t>
      </w:r>
      <w:r w:rsidR="00630346" w:rsidRPr="00714ACF">
        <w:rPr>
          <w:i/>
          <w:iCs/>
          <w:sz w:val="18"/>
          <w:szCs w:val="18"/>
          <w:lang w:val="en-US"/>
        </w:rPr>
        <w:t>n =</w:t>
      </w:r>
      <w:r w:rsidR="00630346" w:rsidRPr="00714ACF">
        <w:rPr>
          <w:sz w:val="18"/>
          <w:szCs w:val="18"/>
          <w:lang w:val="en-US"/>
        </w:rPr>
        <w:t xml:space="preserve"> 2) were considered immatures for the purpose of percentage calculations</w:t>
      </w:r>
    </w:p>
    <w:p w14:paraId="4811CD5A" w14:textId="75956309" w:rsidR="00CC0393" w:rsidRPr="00114976" w:rsidRDefault="00CC0393" w:rsidP="004E162B">
      <w:pPr>
        <w:suppressLineNumbers/>
        <w:spacing w:after="120" w:line="240" w:lineRule="auto"/>
      </w:pPr>
    </w:p>
    <w:p w14:paraId="0BF541D6" w14:textId="3EEDF2C7" w:rsidR="00EF7BC4" w:rsidRDefault="00EF7BC4" w:rsidP="004E162B">
      <w:pPr>
        <w:suppressLineNumbers/>
        <w:spacing w:after="0" w:line="240" w:lineRule="auto"/>
        <w:jc w:val="center"/>
        <w:sectPr w:rsidR="00EF7BC4" w:rsidSect="00EF7BC4">
          <w:pgSz w:w="11906" w:h="16838"/>
          <w:pgMar w:top="851" w:right="1134" w:bottom="567" w:left="1134" w:header="709" w:footer="709" w:gutter="0"/>
          <w:cols w:space="708"/>
          <w:docGrid w:linePitch="360"/>
        </w:sectPr>
      </w:pPr>
    </w:p>
    <w:p w14:paraId="6EF39342" w14:textId="498786FF" w:rsidR="00EF7BC4" w:rsidRDefault="00EF7BC4" w:rsidP="00FC6D88">
      <w:pPr>
        <w:suppressLineNumbers/>
        <w:spacing w:after="0" w:line="240" w:lineRule="auto"/>
      </w:pPr>
      <w:r>
        <w:rPr>
          <w:b/>
        </w:rPr>
        <w:lastRenderedPageBreak/>
        <w:t xml:space="preserve">Supplementary </w:t>
      </w:r>
      <w:r w:rsidR="007E15A3">
        <w:rPr>
          <w:b/>
        </w:rPr>
        <w:t>file 1c</w:t>
      </w:r>
      <w:r>
        <w:rPr>
          <w:b/>
        </w:rPr>
        <w:t>.</w:t>
      </w:r>
      <w:r>
        <w:t xml:space="preserve"> Point estimates</w:t>
      </w:r>
      <w:r>
        <w:rPr>
          <w:vertAlign w:val="superscript"/>
        </w:rPr>
        <w:t>*</w:t>
      </w:r>
      <w:r>
        <w:t xml:space="preserve"> and lower and upper limits of 95% confidence intervals (CI) (all on the log-odds scale) for the </w:t>
      </w:r>
      <w:r w:rsidR="00B841AE">
        <w:t>ten</w:t>
      </w:r>
      <w:r>
        <w:t xml:space="preserve"> models reported in the main text</w:t>
      </w:r>
      <w:r w:rsidR="000B43D6">
        <w:t xml:space="preserve"> and Figure 3</w:t>
      </w:r>
      <w:r>
        <w:t>. All response and explanatory variables were binary, and scored as follows</w:t>
      </w:r>
      <w:r w:rsidR="003A397E" w:rsidRPr="003A397E">
        <w:t xml:space="preserve"> </w:t>
      </w:r>
      <w:r w:rsidR="003A397E">
        <w:t xml:space="preserve">(naming of explanatory variables follows </w:t>
      </w:r>
      <w:r w:rsidR="00B841AE">
        <w:t xml:space="preserve">the arrow labels in </w:t>
      </w:r>
      <w:r w:rsidR="003A397E">
        <w:t>Figures 1 and 3)</w:t>
      </w:r>
      <w:r>
        <w:t xml:space="preserve">: </w:t>
      </w:r>
      <w:r w:rsidR="003A397E">
        <w:t>‘</w:t>
      </w:r>
      <w:r w:rsidR="009148EC">
        <w:t>level of safekeeping</w:t>
      </w:r>
      <w:r w:rsidR="003A397E">
        <w:t>’</w:t>
      </w:r>
      <w:r>
        <w:t xml:space="preserve"> (</w:t>
      </w:r>
      <w:r w:rsidR="009148EC">
        <w:t>i.e.</w:t>
      </w:r>
      <w:r w:rsidR="00782749">
        <w:t>,</w:t>
      </w:r>
      <w:r w:rsidR="009148EC">
        <w:t xml:space="preserve"> whether or not tool</w:t>
      </w:r>
      <w:r w:rsidR="00782749">
        <w:t>s</w:t>
      </w:r>
      <w:r w:rsidR="009148EC">
        <w:t xml:space="preserve"> w</w:t>
      </w:r>
      <w:r w:rsidR="00782749">
        <w:t>ere</w:t>
      </w:r>
      <w:r w:rsidR="009148EC">
        <w:t xml:space="preserve"> kept safe</w:t>
      </w:r>
      <w:r>
        <w:t>)</w:t>
      </w:r>
      <w:r w:rsidR="00361ED6">
        <w:t xml:space="preserve">; </w:t>
      </w:r>
      <w:r w:rsidR="003A397E">
        <w:t>‘</w:t>
      </w:r>
      <w:r w:rsidR="009148EC">
        <w:t>mode of safekeeping</w:t>
      </w:r>
      <w:r w:rsidR="003A397E">
        <w:t>’</w:t>
      </w:r>
      <w:r w:rsidR="009148EC">
        <w:t xml:space="preserve"> (i.e.</w:t>
      </w:r>
      <w:r w:rsidR="00782749">
        <w:t xml:space="preserve">, </w:t>
      </w:r>
      <w:r w:rsidR="00782749" w:rsidRPr="00782749">
        <w:t>how tools were kept safe – specifically, whether or not they were stored in holes</w:t>
      </w:r>
      <w:r>
        <w:t>)</w:t>
      </w:r>
      <w:r w:rsidR="009148EC">
        <w:t>; ‘material</w:t>
      </w:r>
      <w:r w:rsidR="003A397E">
        <w:t xml:space="preserve"> – </w:t>
      </w:r>
      <w:r w:rsidR="009148EC">
        <w:t>tool</w:t>
      </w:r>
      <w:r w:rsidR="00782749">
        <w:t xml:space="preserve"> </w:t>
      </w:r>
      <w:r w:rsidR="009148EC">
        <w:t>type</w:t>
      </w:r>
      <w:r w:rsidR="003A397E">
        <w:t xml:space="preserve"> – </w:t>
      </w:r>
      <w:r w:rsidR="009148EC">
        <w:t>manufacture effort</w:t>
      </w:r>
      <w:r w:rsidR="003A397E">
        <w:t>’</w:t>
      </w:r>
      <w:r w:rsidR="009148EC">
        <w:t xml:space="preserve"> (</w:t>
      </w:r>
      <w:r w:rsidR="00E901E4">
        <w:t xml:space="preserve">non-hooked stick tools crow-sourced from leaf litter </w:t>
      </w:r>
      <w:r w:rsidR="00E901E4" w:rsidRPr="00E901E4">
        <w:rPr>
          <w:i/>
          <w:iCs/>
        </w:rPr>
        <w:t>vs.</w:t>
      </w:r>
      <w:r w:rsidR="00E901E4">
        <w:t xml:space="preserve"> </w:t>
      </w:r>
      <w:r w:rsidR="009148EC">
        <w:t xml:space="preserve">hooked stick tools </w:t>
      </w:r>
      <w:r w:rsidR="003A397E">
        <w:t xml:space="preserve">crow-manufactured </w:t>
      </w:r>
      <w:r w:rsidR="009148EC">
        <w:t xml:space="preserve">from </w:t>
      </w:r>
      <w:proofErr w:type="spellStart"/>
      <w:r w:rsidR="009148EC" w:rsidRPr="009148EC">
        <w:rPr>
          <w:i/>
        </w:rPr>
        <w:t>Desmanthus</w:t>
      </w:r>
      <w:proofErr w:type="spellEnd"/>
      <w:r w:rsidR="009148EC" w:rsidRPr="009148EC">
        <w:rPr>
          <w:i/>
        </w:rPr>
        <w:t xml:space="preserve"> </w:t>
      </w:r>
      <w:proofErr w:type="spellStart"/>
      <w:r w:rsidR="009148EC" w:rsidRPr="009148EC">
        <w:rPr>
          <w:i/>
        </w:rPr>
        <w:t>virgatus</w:t>
      </w:r>
      <w:proofErr w:type="spellEnd"/>
      <w:r w:rsidR="00F83CEC">
        <w:t xml:space="preserve">); ‘tool type’ (non-hooked stick tools </w:t>
      </w:r>
      <w:r w:rsidR="003A397E">
        <w:t>researcher-</w:t>
      </w:r>
      <w:r w:rsidR="00F83CEC">
        <w:t xml:space="preserve">made from </w:t>
      </w:r>
      <w:r w:rsidR="00F83CEC" w:rsidRPr="00361ED6">
        <w:rPr>
          <w:i/>
        </w:rPr>
        <w:t xml:space="preserve">D. </w:t>
      </w:r>
      <w:proofErr w:type="spellStart"/>
      <w:r w:rsidR="00F83CEC" w:rsidRPr="00361ED6">
        <w:rPr>
          <w:i/>
        </w:rPr>
        <w:t>virgatus</w:t>
      </w:r>
      <w:proofErr w:type="spellEnd"/>
      <w:r w:rsidR="00F83CEC" w:rsidRPr="00361ED6">
        <w:rPr>
          <w:i/>
        </w:rPr>
        <w:t xml:space="preserve"> vs</w:t>
      </w:r>
      <w:r w:rsidR="00F83CEC">
        <w:t xml:space="preserve">. hooked stick tools </w:t>
      </w:r>
      <w:r w:rsidR="003A397E">
        <w:t>researcher-</w:t>
      </w:r>
      <w:r w:rsidR="00F83CEC">
        <w:t xml:space="preserve">made from </w:t>
      </w:r>
      <w:r w:rsidR="00F83CEC" w:rsidRPr="00361ED6">
        <w:rPr>
          <w:i/>
        </w:rPr>
        <w:t xml:space="preserve">D. </w:t>
      </w:r>
      <w:proofErr w:type="spellStart"/>
      <w:r w:rsidR="00F83CEC" w:rsidRPr="00361ED6">
        <w:rPr>
          <w:i/>
        </w:rPr>
        <w:t>virgatus</w:t>
      </w:r>
      <w:proofErr w:type="spellEnd"/>
      <w:r w:rsidR="00F83CEC">
        <w:t xml:space="preserve">); </w:t>
      </w:r>
      <w:r w:rsidR="00F10D63">
        <w:t xml:space="preserve">‘tool type – manufacture effort’ (hooked stick tools crow-manufactured from </w:t>
      </w:r>
      <w:r w:rsidR="00F10D63" w:rsidRPr="009148EC">
        <w:rPr>
          <w:i/>
        </w:rPr>
        <w:t>D</w:t>
      </w:r>
      <w:r w:rsidR="00F10D63">
        <w:rPr>
          <w:i/>
        </w:rPr>
        <w:t>.</w:t>
      </w:r>
      <w:r w:rsidR="00F10D63" w:rsidRPr="009148EC">
        <w:rPr>
          <w:i/>
        </w:rPr>
        <w:t xml:space="preserve"> </w:t>
      </w:r>
      <w:proofErr w:type="spellStart"/>
      <w:r w:rsidR="00F10D63" w:rsidRPr="009148EC">
        <w:rPr>
          <w:i/>
        </w:rPr>
        <w:t>virgatus</w:t>
      </w:r>
      <w:proofErr w:type="spellEnd"/>
      <w:r w:rsidR="00F10D63">
        <w:t xml:space="preserve"> </w:t>
      </w:r>
      <w:r w:rsidR="00F10D63" w:rsidRPr="00E73C24">
        <w:rPr>
          <w:i/>
        </w:rPr>
        <w:t>vs.</w:t>
      </w:r>
      <w:r w:rsidR="00F10D63">
        <w:t xml:space="preserve"> non-hooked stick tools researcher-made from </w:t>
      </w:r>
      <w:r w:rsidR="00F10D63" w:rsidRPr="00361ED6">
        <w:rPr>
          <w:i/>
        </w:rPr>
        <w:t xml:space="preserve">D. </w:t>
      </w:r>
      <w:proofErr w:type="spellStart"/>
      <w:r w:rsidR="00F10D63" w:rsidRPr="00361ED6">
        <w:rPr>
          <w:i/>
        </w:rPr>
        <w:t>virgatus</w:t>
      </w:r>
      <w:proofErr w:type="spellEnd"/>
      <w:r w:rsidR="00E73C24" w:rsidRPr="00E901E4">
        <w:rPr>
          <w:iCs/>
        </w:rPr>
        <w:t>);</w:t>
      </w:r>
      <w:r w:rsidR="00F10D63" w:rsidRPr="00361ED6">
        <w:rPr>
          <w:i/>
        </w:rPr>
        <w:t xml:space="preserve"> </w:t>
      </w:r>
      <w:r w:rsidR="00F83CEC">
        <w:t>‘material’ (</w:t>
      </w:r>
      <w:r w:rsidR="00E901E4">
        <w:t xml:space="preserve">non-hooked stick tools crow-sourced from leaf litter </w:t>
      </w:r>
      <w:r w:rsidR="00E901E4" w:rsidRPr="00E901E4">
        <w:rPr>
          <w:i/>
          <w:iCs/>
        </w:rPr>
        <w:t>vs.</w:t>
      </w:r>
      <w:r w:rsidR="00E901E4">
        <w:t xml:space="preserve"> </w:t>
      </w:r>
      <w:r w:rsidR="00F83CEC">
        <w:t xml:space="preserve">non-hooked stick tools </w:t>
      </w:r>
      <w:r w:rsidR="003A397E">
        <w:t>researcher-</w:t>
      </w:r>
      <w:r w:rsidR="00F83CEC">
        <w:t xml:space="preserve">made from </w:t>
      </w:r>
      <w:r w:rsidR="00F83CEC" w:rsidRPr="00361ED6">
        <w:rPr>
          <w:i/>
        </w:rPr>
        <w:t xml:space="preserve">D. </w:t>
      </w:r>
      <w:proofErr w:type="spellStart"/>
      <w:r w:rsidR="00F83CEC" w:rsidRPr="00361ED6">
        <w:rPr>
          <w:i/>
        </w:rPr>
        <w:t>virgatus</w:t>
      </w:r>
      <w:proofErr w:type="spellEnd"/>
      <w:r w:rsidR="00F83CEC">
        <w:t xml:space="preserve">); ‘manufacture effort’ (hooked stick tools </w:t>
      </w:r>
      <w:r w:rsidR="003A397E">
        <w:t xml:space="preserve">crow-manufactured </w:t>
      </w:r>
      <w:r w:rsidR="00F83CEC">
        <w:t xml:space="preserve">from </w:t>
      </w:r>
      <w:r w:rsidR="00F83CEC" w:rsidRPr="00361ED6">
        <w:rPr>
          <w:i/>
        </w:rPr>
        <w:t xml:space="preserve">D. </w:t>
      </w:r>
      <w:proofErr w:type="spellStart"/>
      <w:r w:rsidR="00F83CEC" w:rsidRPr="00361ED6">
        <w:rPr>
          <w:i/>
        </w:rPr>
        <w:t>virgatus</w:t>
      </w:r>
      <w:proofErr w:type="spellEnd"/>
      <w:r w:rsidR="00F83CEC">
        <w:t xml:space="preserve"> </w:t>
      </w:r>
      <w:r w:rsidR="00F83CEC" w:rsidRPr="00C33D41">
        <w:rPr>
          <w:i/>
          <w:iCs/>
        </w:rPr>
        <w:t>vs.</w:t>
      </w:r>
      <w:r w:rsidR="00F83CEC">
        <w:t xml:space="preserve"> hooked stick tools </w:t>
      </w:r>
      <w:r w:rsidR="003A397E">
        <w:t>researcher-</w:t>
      </w:r>
      <w:r w:rsidR="00F83CEC">
        <w:t xml:space="preserve">made from </w:t>
      </w:r>
      <w:r w:rsidR="00F83CEC" w:rsidRPr="00361ED6">
        <w:rPr>
          <w:i/>
        </w:rPr>
        <w:t xml:space="preserve">D. </w:t>
      </w:r>
      <w:proofErr w:type="spellStart"/>
      <w:r w:rsidR="00F83CEC" w:rsidRPr="00361ED6">
        <w:rPr>
          <w:i/>
        </w:rPr>
        <w:t>virgatus</w:t>
      </w:r>
      <w:proofErr w:type="spellEnd"/>
      <w:r w:rsidR="00F83CEC">
        <w:t>)</w:t>
      </w:r>
      <w:r w:rsidR="003A397E">
        <w:t>.</w:t>
      </w:r>
      <w:r>
        <w:t xml:space="preserve"> The conditions refer to </w:t>
      </w:r>
      <w:r w:rsidR="00361ED6">
        <w:t xml:space="preserve">the </w:t>
      </w:r>
      <w:r>
        <w:t xml:space="preserve">four experimental treatments </w:t>
      </w:r>
      <w:r w:rsidR="00361ED6">
        <w:t xml:space="preserve">in Experiment 2 </w:t>
      </w:r>
      <w:r>
        <w:t xml:space="preserve">(2.A–2.D), as described in the </w:t>
      </w:r>
      <w:r w:rsidR="000B43D6">
        <w:t>main text and illustrated in Figure 1</w:t>
      </w:r>
      <w:r>
        <w:t>.</w:t>
      </w:r>
    </w:p>
    <w:p w14:paraId="5CB738FD" w14:textId="77777777" w:rsidR="00FC6D88" w:rsidRDefault="00FC6D88" w:rsidP="00FC6D88">
      <w:pPr>
        <w:suppressLineNumbers/>
        <w:spacing w:after="0" w:line="240" w:lineRule="auto"/>
      </w:pPr>
    </w:p>
    <w:tbl>
      <w:tblPr>
        <w:tblStyle w:val="TableGrid"/>
        <w:tblW w:w="1545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1"/>
        <w:gridCol w:w="8647"/>
        <w:gridCol w:w="1984"/>
        <w:gridCol w:w="1276"/>
        <w:gridCol w:w="1276"/>
        <w:gridCol w:w="1417"/>
      </w:tblGrid>
      <w:tr w:rsidR="00EF7BC4" w14:paraId="1053D94B" w14:textId="77777777" w:rsidTr="009148EC"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635B320" w14:textId="75817729" w:rsidR="00EF7BC4" w:rsidRDefault="00C8009E">
            <w:pPr>
              <w:suppressLineNumbers/>
              <w:rPr>
                <w:b/>
              </w:rPr>
            </w:pPr>
            <w:r>
              <w:rPr>
                <w:b/>
              </w:rPr>
              <w:t>m</w:t>
            </w:r>
            <w:r w:rsidR="00EF7BC4">
              <w:rPr>
                <w:b/>
              </w:rPr>
              <w:t>odel</w:t>
            </w:r>
          </w:p>
        </w:tc>
        <w:tc>
          <w:tcPr>
            <w:tcW w:w="86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525DBE6" w14:textId="77777777" w:rsidR="00EF7BC4" w:rsidRDefault="00EF7BC4">
            <w:pPr>
              <w:suppressLineNumbers/>
              <w:rPr>
                <w:b/>
              </w:rPr>
            </w:pP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871B10B" w14:textId="67CB1F00" w:rsidR="00EF7BC4" w:rsidRDefault="00C8009E">
            <w:pPr>
              <w:suppressLineNumbers/>
              <w:rPr>
                <w:b/>
              </w:rPr>
            </w:pPr>
            <w:r>
              <w:rPr>
                <w:b/>
              </w:rPr>
              <w:t>c</w:t>
            </w:r>
            <w:r w:rsidR="00EF7BC4">
              <w:rPr>
                <w:b/>
              </w:rPr>
              <w:t>ondition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CA1A619" w14:textId="6CC568C5" w:rsidR="00EF7BC4" w:rsidRDefault="00C8009E">
            <w:pPr>
              <w:suppressLineNumbers/>
              <w:jc w:val="both"/>
              <w:rPr>
                <w:b/>
              </w:rPr>
            </w:pPr>
            <w:r>
              <w:rPr>
                <w:b/>
              </w:rPr>
              <w:t>l</w:t>
            </w:r>
            <w:r w:rsidR="00EF7BC4">
              <w:rPr>
                <w:b/>
              </w:rPr>
              <w:t xml:space="preserve">ower limit </w:t>
            </w:r>
          </w:p>
          <w:p w14:paraId="406DE247" w14:textId="77777777" w:rsidR="00EF7BC4" w:rsidRDefault="00EF7BC4">
            <w:pPr>
              <w:suppressLineNumbers/>
              <w:jc w:val="both"/>
              <w:rPr>
                <w:b/>
              </w:rPr>
            </w:pPr>
            <w:r>
              <w:rPr>
                <w:b/>
              </w:rPr>
              <w:t>for 95% CI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528E856C" w14:textId="02CE7699" w:rsidR="00EF7BC4" w:rsidRDefault="00C8009E">
            <w:pPr>
              <w:suppressLineNumbers/>
              <w:jc w:val="center"/>
              <w:rPr>
                <w:b/>
              </w:rPr>
            </w:pPr>
            <w:r>
              <w:rPr>
                <w:b/>
              </w:rPr>
              <w:t>p</w:t>
            </w:r>
            <w:r w:rsidR="00EF7BC4">
              <w:rPr>
                <w:b/>
              </w:rPr>
              <w:t xml:space="preserve">oint </w:t>
            </w:r>
          </w:p>
          <w:p w14:paraId="40A172F3" w14:textId="77777777" w:rsidR="00EF7BC4" w:rsidRDefault="00EF7BC4">
            <w:pPr>
              <w:suppressLineNumbers/>
              <w:jc w:val="center"/>
              <w:rPr>
                <w:b/>
              </w:rPr>
            </w:pPr>
            <w:r>
              <w:rPr>
                <w:b/>
              </w:rPr>
              <w:t>estimate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CC3B1A4" w14:textId="6BF13631" w:rsidR="00EF7BC4" w:rsidRDefault="00C8009E">
            <w:pPr>
              <w:suppressLineNumbers/>
              <w:rPr>
                <w:b/>
              </w:rPr>
            </w:pPr>
            <w:r>
              <w:rPr>
                <w:b/>
              </w:rPr>
              <w:t>u</w:t>
            </w:r>
            <w:r w:rsidR="00EF7BC4">
              <w:rPr>
                <w:b/>
              </w:rPr>
              <w:t xml:space="preserve">pper limit </w:t>
            </w:r>
          </w:p>
          <w:p w14:paraId="4A82A07E" w14:textId="77777777" w:rsidR="00EF7BC4" w:rsidRDefault="00EF7BC4">
            <w:pPr>
              <w:suppressLineNumbers/>
              <w:rPr>
                <w:b/>
              </w:rPr>
            </w:pPr>
            <w:r>
              <w:rPr>
                <w:b/>
              </w:rPr>
              <w:t>for 95% CI</w:t>
            </w:r>
          </w:p>
        </w:tc>
      </w:tr>
      <w:tr w:rsidR="00EF7BC4" w14:paraId="7B726267" w14:textId="77777777" w:rsidTr="009148EC">
        <w:tc>
          <w:tcPr>
            <w:tcW w:w="851" w:type="dxa"/>
            <w:hideMark/>
          </w:tcPr>
          <w:p w14:paraId="7BC3CBB6" w14:textId="77777777" w:rsidR="00EF7BC4" w:rsidRDefault="00EF7BC4">
            <w:pPr>
              <w:suppressLineNumbers/>
            </w:pPr>
            <w:r>
              <w:t>#1</w:t>
            </w:r>
          </w:p>
        </w:tc>
        <w:tc>
          <w:tcPr>
            <w:tcW w:w="8647" w:type="dxa"/>
            <w:hideMark/>
          </w:tcPr>
          <w:p w14:paraId="216B1189" w14:textId="5CC8CDB0" w:rsidR="00EF7BC4" w:rsidRDefault="00A702B2">
            <w:pPr>
              <w:suppressLineNumbers/>
            </w:pPr>
            <w:r>
              <w:t>level of safekeeping</w:t>
            </w:r>
            <w:r w:rsidR="00EF7BC4">
              <w:t xml:space="preserve"> ~ </w:t>
            </w:r>
            <w:r w:rsidR="00ED76E6">
              <w:t>‘</w:t>
            </w:r>
            <w:r w:rsidR="009148EC">
              <w:t>material</w:t>
            </w:r>
            <w:r w:rsidR="00B04A20">
              <w:t xml:space="preserve"> – </w:t>
            </w:r>
            <w:r w:rsidR="009148EC">
              <w:t>tool type</w:t>
            </w:r>
            <w:r w:rsidR="00B04A20">
              <w:t xml:space="preserve"> – </w:t>
            </w:r>
            <w:r w:rsidR="009148EC">
              <w:t>manufacture effort’</w:t>
            </w:r>
            <w:r w:rsidR="00EF7BC4">
              <w:t xml:space="preserve"> + (1|bait) + (1|</w:t>
            </w:r>
            <w:r w:rsidR="00603E52">
              <w:t>b</w:t>
            </w:r>
            <w:r w:rsidR="00EF7BC4">
              <w:t>irdID)</w:t>
            </w:r>
          </w:p>
        </w:tc>
        <w:tc>
          <w:tcPr>
            <w:tcW w:w="1984" w:type="dxa"/>
            <w:hideMark/>
          </w:tcPr>
          <w:p w14:paraId="238C7788" w14:textId="77777777" w:rsidR="00EF7BC4" w:rsidRDefault="00EF7BC4">
            <w:pPr>
              <w:suppressLineNumbers/>
            </w:pPr>
            <w:r>
              <w:t>Intercept (2.B)</w:t>
            </w:r>
          </w:p>
        </w:tc>
        <w:tc>
          <w:tcPr>
            <w:tcW w:w="1276" w:type="dxa"/>
            <w:hideMark/>
          </w:tcPr>
          <w:p w14:paraId="5ED2702D" w14:textId="77777777" w:rsidR="00EF7BC4" w:rsidRDefault="00EF7BC4">
            <w:pPr>
              <w:suppressLineNumbers/>
              <w:jc w:val="center"/>
            </w:pPr>
            <w:r>
              <w:t>2.26</w:t>
            </w:r>
          </w:p>
        </w:tc>
        <w:tc>
          <w:tcPr>
            <w:tcW w:w="1276" w:type="dxa"/>
            <w:hideMark/>
          </w:tcPr>
          <w:p w14:paraId="4A264B09" w14:textId="77777777" w:rsidR="00EF7BC4" w:rsidRDefault="00EF7BC4">
            <w:pPr>
              <w:suppressLineNumbers/>
              <w:jc w:val="center"/>
            </w:pPr>
            <w:r>
              <w:t>3.41</w:t>
            </w:r>
          </w:p>
        </w:tc>
        <w:tc>
          <w:tcPr>
            <w:tcW w:w="1417" w:type="dxa"/>
            <w:hideMark/>
          </w:tcPr>
          <w:p w14:paraId="3A196632" w14:textId="77777777" w:rsidR="00EF7BC4" w:rsidRDefault="00EF7BC4">
            <w:pPr>
              <w:suppressLineNumbers/>
              <w:jc w:val="center"/>
            </w:pPr>
            <w:r>
              <w:t>4.56</w:t>
            </w:r>
          </w:p>
        </w:tc>
      </w:tr>
      <w:tr w:rsidR="00EF7BC4" w14:paraId="75C9CB5C" w14:textId="77777777" w:rsidTr="009148EC">
        <w:tc>
          <w:tcPr>
            <w:tcW w:w="851" w:type="dxa"/>
          </w:tcPr>
          <w:p w14:paraId="6E360C3E" w14:textId="77777777" w:rsidR="00EF7BC4" w:rsidRDefault="00EF7BC4">
            <w:pPr>
              <w:suppressLineNumbers/>
            </w:pPr>
          </w:p>
        </w:tc>
        <w:tc>
          <w:tcPr>
            <w:tcW w:w="8647" w:type="dxa"/>
          </w:tcPr>
          <w:p w14:paraId="2A80860F" w14:textId="77777777" w:rsidR="00EF7BC4" w:rsidRDefault="00EF7BC4">
            <w:pPr>
              <w:suppressLineNumbers/>
            </w:pPr>
          </w:p>
        </w:tc>
        <w:tc>
          <w:tcPr>
            <w:tcW w:w="1984" w:type="dxa"/>
            <w:hideMark/>
          </w:tcPr>
          <w:p w14:paraId="1FA3B7B5" w14:textId="77777777" w:rsidR="00EF7BC4" w:rsidRDefault="00EF7BC4">
            <w:pPr>
              <w:suppressLineNumbers/>
            </w:pPr>
            <w:r>
              <w:t>2.A</w:t>
            </w:r>
          </w:p>
        </w:tc>
        <w:tc>
          <w:tcPr>
            <w:tcW w:w="1276" w:type="dxa"/>
            <w:hideMark/>
          </w:tcPr>
          <w:p w14:paraId="66CB4E74" w14:textId="77777777" w:rsidR="00EF7BC4" w:rsidRDefault="00EF7BC4">
            <w:pPr>
              <w:suppressLineNumbers/>
              <w:jc w:val="center"/>
            </w:pPr>
            <w:r>
              <w:t>-2.23</w:t>
            </w:r>
          </w:p>
        </w:tc>
        <w:tc>
          <w:tcPr>
            <w:tcW w:w="1276" w:type="dxa"/>
            <w:hideMark/>
          </w:tcPr>
          <w:p w14:paraId="208D9EB8" w14:textId="77777777" w:rsidR="00EF7BC4" w:rsidRDefault="00EF7BC4">
            <w:pPr>
              <w:suppressLineNumbers/>
              <w:jc w:val="center"/>
            </w:pPr>
            <w:r>
              <w:t>-1.20</w:t>
            </w:r>
          </w:p>
        </w:tc>
        <w:tc>
          <w:tcPr>
            <w:tcW w:w="1417" w:type="dxa"/>
            <w:hideMark/>
          </w:tcPr>
          <w:p w14:paraId="740EC5DE" w14:textId="77777777" w:rsidR="00EF7BC4" w:rsidRDefault="00EF7BC4">
            <w:pPr>
              <w:suppressLineNumbers/>
              <w:jc w:val="center"/>
            </w:pPr>
            <w:r>
              <w:t>-0.17</w:t>
            </w:r>
          </w:p>
        </w:tc>
      </w:tr>
      <w:tr w:rsidR="00EF7BC4" w14:paraId="48ABDA01" w14:textId="77777777" w:rsidTr="009148EC">
        <w:tc>
          <w:tcPr>
            <w:tcW w:w="851" w:type="dxa"/>
            <w:hideMark/>
          </w:tcPr>
          <w:p w14:paraId="598B700C" w14:textId="77777777" w:rsidR="00EF7BC4" w:rsidRDefault="00EF7BC4">
            <w:pPr>
              <w:suppressLineNumbers/>
            </w:pPr>
            <w:r>
              <w:t>#2</w:t>
            </w:r>
          </w:p>
        </w:tc>
        <w:tc>
          <w:tcPr>
            <w:tcW w:w="8647" w:type="dxa"/>
            <w:hideMark/>
          </w:tcPr>
          <w:p w14:paraId="55565E4A" w14:textId="5A57A622" w:rsidR="00EF7BC4" w:rsidRDefault="00A702B2">
            <w:pPr>
              <w:suppressLineNumbers/>
            </w:pPr>
            <w:r>
              <w:t xml:space="preserve">mode of safekeeping </w:t>
            </w:r>
            <w:r w:rsidR="00EF7BC4">
              <w:t xml:space="preserve">~ </w:t>
            </w:r>
            <w:r w:rsidR="009148EC">
              <w:t>‘material</w:t>
            </w:r>
            <w:r w:rsidR="00B04A20">
              <w:t xml:space="preserve"> – </w:t>
            </w:r>
            <w:r w:rsidR="009148EC">
              <w:t>tool type</w:t>
            </w:r>
            <w:r w:rsidR="00B04A20">
              <w:t xml:space="preserve"> – </w:t>
            </w:r>
            <w:r w:rsidR="009148EC">
              <w:t xml:space="preserve">manufacture effort’ </w:t>
            </w:r>
            <w:r w:rsidR="00EF7BC4">
              <w:t>+ (1|bait) + (1|</w:t>
            </w:r>
            <w:r w:rsidR="00603E52">
              <w:t>b</w:t>
            </w:r>
            <w:r w:rsidR="00EF7BC4">
              <w:t>irdID)</w:t>
            </w:r>
          </w:p>
        </w:tc>
        <w:tc>
          <w:tcPr>
            <w:tcW w:w="1984" w:type="dxa"/>
            <w:hideMark/>
          </w:tcPr>
          <w:p w14:paraId="6D6C263B" w14:textId="77777777" w:rsidR="00EF7BC4" w:rsidRDefault="00EF7BC4">
            <w:pPr>
              <w:suppressLineNumbers/>
            </w:pPr>
            <w:r>
              <w:t>Intercept (2.B)</w:t>
            </w:r>
          </w:p>
        </w:tc>
        <w:tc>
          <w:tcPr>
            <w:tcW w:w="1276" w:type="dxa"/>
            <w:hideMark/>
          </w:tcPr>
          <w:p w14:paraId="69038E1B" w14:textId="77777777" w:rsidR="00EF7BC4" w:rsidRDefault="00EF7BC4">
            <w:pPr>
              <w:suppressLineNumbers/>
              <w:jc w:val="center"/>
            </w:pPr>
            <w:r>
              <w:t>-1.31</w:t>
            </w:r>
          </w:p>
        </w:tc>
        <w:tc>
          <w:tcPr>
            <w:tcW w:w="1276" w:type="dxa"/>
            <w:hideMark/>
          </w:tcPr>
          <w:p w14:paraId="486F9892" w14:textId="77777777" w:rsidR="00EF7BC4" w:rsidRDefault="00EF7BC4">
            <w:pPr>
              <w:suppressLineNumbers/>
              <w:jc w:val="center"/>
            </w:pPr>
            <w:r>
              <w:t>0.30</w:t>
            </w:r>
          </w:p>
        </w:tc>
        <w:tc>
          <w:tcPr>
            <w:tcW w:w="1417" w:type="dxa"/>
            <w:hideMark/>
          </w:tcPr>
          <w:p w14:paraId="7C3CEF0E" w14:textId="77777777" w:rsidR="00EF7BC4" w:rsidRDefault="00EF7BC4">
            <w:pPr>
              <w:suppressLineNumbers/>
              <w:jc w:val="center"/>
            </w:pPr>
            <w:r>
              <w:t>1.90</w:t>
            </w:r>
          </w:p>
        </w:tc>
      </w:tr>
      <w:tr w:rsidR="00EF7BC4" w14:paraId="5065A498" w14:textId="77777777" w:rsidTr="009148EC">
        <w:tc>
          <w:tcPr>
            <w:tcW w:w="851" w:type="dxa"/>
          </w:tcPr>
          <w:p w14:paraId="03D74430" w14:textId="77777777" w:rsidR="00EF7BC4" w:rsidRDefault="00EF7BC4">
            <w:pPr>
              <w:suppressLineNumbers/>
            </w:pPr>
          </w:p>
        </w:tc>
        <w:tc>
          <w:tcPr>
            <w:tcW w:w="8647" w:type="dxa"/>
          </w:tcPr>
          <w:p w14:paraId="745FA785" w14:textId="77777777" w:rsidR="00EF7BC4" w:rsidRDefault="00EF7BC4">
            <w:pPr>
              <w:suppressLineNumbers/>
            </w:pPr>
          </w:p>
        </w:tc>
        <w:tc>
          <w:tcPr>
            <w:tcW w:w="1984" w:type="dxa"/>
            <w:hideMark/>
          </w:tcPr>
          <w:p w14:paraId="14AAA177" w14:textId="77777777" w:rsidR="00EF7BC4" w:rsidRDefault="00EF7BC4">
            <w:pPr>
              <w:suppressLineNumbers/>
            </w:pPr>
            <w:r>
              <w:t>2.A</w:t>
            </w:r>
          </w:p>
        </w:tc>
        <w:tc>
          <w:tcPr>
            <w:tcW w:w="1276" w:type="dxa"/>
            <w:hideMark/>
          </w:tcPr>
          <w:p w14:paraId="7101075A" w14:textId="77777777" w:rsidR="00EF7BC4" w:rsidRDefault="00EF7BC4">
            <w:pPr>
              <w:suppressLineNumbers/>
              <w:jc w:val="center"/>
            </w:pPr>
            <w:r>
              <w:t>-2.50</w:t>
            </w:r>
          </w:p>
        </w:tc>
        <w:tc>
          <w:tcPr>
            <w:tcW w:w="1276" w:type="dxa"/>
            <w:hideMark/>
          </w:tcPr>
          <w:p w14:paraId="4F83FF94" w14:textId="77777777" w:rsidR="00EF7BC4" w:rsidRDefault="00EF7BC4">
            <w:pPr>
              <w:suppressLineNumbers/>
              <w:jc w:val="center"/>
            </w:pPr>
            <w:r>
              <w:t>-1.71</w:t>
            </w:r>
          </w:p>
        </w:tc>
        <w:tc>
          <w:tcPr>
            <w:tcW w:w="1417" w:type="dxa"/>
            <w:hideMark/>
          </w:tcPr>
          <w:p w14:paraId="15F0C296" w14:textId="77777777" w:rsidR="00EF7BC4" w:rsidRDefault="00EF7BC4">
            <w:pPr>
              <w:suppressLineNumbers/>
              <w:jc w:val="center"/>
            </w:pPr>
            <w:r>
              <w:t>-0.91</w:t>
            </w:r>
          </w:p>
        </w:tc>
      </w:tr>
      <w:tr w:rsidR="00EF7BC4" w14:paraId="535B1736" w14:textId="77777777" w:rsidTr="009148EC">
        <w:tc>
          <w:tcPr>
            <w:tcW w:w="851" w:type="dxa"/>
            <w:hideMark/>
          </w:tcPr>
          <w:p w14:paraId="66684C95" w14:textId="77777777" w:rsidR="00EF7BC4" w:rsidRDefault="00EF7BC4">
            <w:pPr>
              <w:suppressLineNumbers/>
            </w:pPr>
            <w:r>
              <w:t>#3</w:t>
            </w:r>
          </w:p>
        </w:tc>
        <w:tc>
          <w:tcPr>
            <w:tcW w:w="8647" w:type="dxa"/>
            <w:hideMark/>
          </w:tcPr>
          <w:p w14:paraId="4A4EE983" w14:textId="1854AFF1" w:rsidR="00EF7BC4" w:rsidRDefault="00A702B2">
            <w:pPr>
              <w:suppressLineNumbers/>
            </w:pPr>
            <w:r>
              <w:t xml:space="preserve">level of safekeeping </w:t>
            </w:r>
            <w:r w:rsidR="00EF7BC4">
              <w:t xml:space="preserve">~ </w:t>
            </w:r>
            <w:r w:rsidR="009148EC">
              <w:t>‘</w:t>
            </w:r>
            <w:r w:rsidR="00EF7BC4">
              <w:t>tool type</w:t>
            </w:r>
            <w:r w:rsidR="009148EC">
              <w:t>’</w:t>
            </w:r>
            <w:r w:rsidR="00EF7BC4">
              <w:t xml:space="preserve"> + (1|bait) + (1|</w:t>
            </w:r>
            <w:r w:rsidR="00603E52">
              <w:t>b</w:t>
            </w:r>
            <w:r w:rsidR="00EF7BC4">
              <w:t>irdID)</w:t>
            </w:r>
          </w:p>
        </w:tc>
        <w:tc>
          <w:tcPr>
            <w:tcW w:w="1984" w:type="dxa"/>
            <w:hideMark/>
          </w:tcPr>
          <w:p w14:paraId="50612A52" w14:textId="77777777" w:rsidR="00EF7BC4" w:rsidRDefault="00EF7BC4">
            <w:pPr>
              <w:suppressLineNumbers/>
            </w:pPr>
            <w:r>
              <w:t>Intercept (2.D)</w:t>
            </w:r>
          </w:p>
        </w:tc>
        <w:tc>
          <w:tcPr>
            <w:tcW w:w="1276" w:type="dxa"/>
            <w:hideMark/>
          </w:tcPr>
          <w:p w14:paraId="3AA15C90" w14:textId="77777777" w:rsidR="00EF7BC4" w:rsidRDefault="00EF7BC4">
            <w:pPr>
              <w:suppressLineNumbers/>
              <w:jc w:val="center"/>
            </w:pPr>
            <w:r>
              <w:t>2.05</w:t>
            </w:r>
          </w:p>
        </w:tc>
        <w:tc>
          <w:tcPr>
            <w:tcW w:w="1276" w:type="dxa"/>
            <w:hideMark/>
          </w:tcPr>
          <w:p w14:paraId="5B68D2CF" w14:textId="77777777" w:rsidR="00EF7BC4" w:rsidRDefault="00EF7BC4">
            <w:pPr>
              <w:suppressLineNumbers/>
              <w:jc w:val="center"/>
            </w:pPr>
            <w:r>
              <w:t>3.60</w:t>
            </w:r>
          </w:p>
        </w:tc>
        <w:tc>
          <w:tcPr>
            <w:tcW w:w="1417" w:type="dxa"/>
            <w:hideMark/>
          </w:tcPr>
          <w:p w14:paraId="5F6C2883" w14:textId="77777777" w:rsidR="00EF7BC4" w:rsidRDefault="00EF7BC4">
            <w:pPr>
              <w:suppressLineNumbers/>
              <w:jc w:val="center"/>
            </w:pPr>
            <w:r>
              <w:t>5.15</w:t>
            </w:r>
          </w:p>
        </w:tc>
      </w:tr>
      <w:tr w:rsidR="00EF7BC4" w14:paraId="71E72504" w14:textId="77777777" w:rsidTr="009148EC">
        <w:tc>
          <w:tcPr>
            <w:tcW w:w="851" w:type="dxa"/>
          </w:tcPr>
          <w:p w14:paraId="6896427D" w14:textId="77777777" w:rsidR="00EF7BC4" w:rsidRDefault="00EF7BC4">
            <w:pPr>
              <w:suppressLineNumbers/>
            </w:pPr>
          </w:p>
        </w:tc>
        <w:tc>
          <w:tcPr>
            <w:tcW w:w="8647" w:type="dxa"/>
          </w:tcPr>
          <w:p w14:paraId="6781A760" w14:textId="77777777" w:rsidR="00EF7BC4" w:rsidRDefault="00EF7BC4">
            <w:pPr>
              <w:suppressLineNumbers/>
            </w:pPr>
          </w:p>
        </w:tc>
        <w:tc>
          <w:tcPr>
            <w:tcW w:w="1984" w:type="dxa"/>
            <w:hideMark/>
          </w:tcPr>
          <w:p w14:paraId="73FEF247" w14:textId="77777777" w:rsidR="00EF7BC4" w:rsidRDefault="00EF7BC4">
            <w:pPr>
              <w:suppressLineNumbers/>
            </w:pPr>
            <w:r>
              <w:t>2.C</w:t>
            </w:r>
          </w:p>
        </w:tc>
        <w:tc>
          <w:tcPr>
            <w:tcW w:w="1276" w:type="dxa"/>
            <w:hideMark/>
          </w:tcPr>
          <w:p w14:paraId="16A176EC" w14:textId="77777777" w:rsidR="00EF7BC4" w:rsidRDefault="00EF7BC4">
            <w:pPr>
              <w:suppressLineNumbers/>
              <w:jc w:val="center"/>
            </w:pPr>
            <w:r>
              <w:t>-2.01</w:t>
            </w:r>
          </w:p>
        </w:tc>
        <w:tc>
          <w:tcPr>
            <w:tcW w:w="1276" w:type="dxa"/>
            <w:hideMark/>
          </w:tcPr>
          <w:p w14:paraId="4B5BE937" w14:textId="5364DF55" w:rsidR="00EF7BC4" w:rsidRDefault="00EF7BC4">
            <w:pPr>
              <w:suppressLineNumbers/>
              <w:jc w:val="center"/>
            </w:pPr>
            <w:r>
              <w:t>-0.</w:t>
            </w:r>
            <w:r w:rsidR="00451FCE">
              <w:t>69</w:t>
            </w:r>
          </w:p>
        </w:tc>
        <w:tc>
          <w:tcPr>
            <w:tcW w:w="1417" w:type="dxa"/>
            <w:hideMark/>
          </w:tcPr>
          <w:p w14:paraId="200EC6A3" w14:textId="77777777" w:rsidR="00EF7BC4" w:rsidRDefault="00EF7BC4">
            <w:pPr>
              <w:suppressLineNumbers/>
              <w:jc w:val="center"/>
            </w:pPr>
            <w:r>
              <w:t>0.62</w:t>
            </w:r>
          </w:p>
        </w:tc>
      </w:tr>
      <w:tr w:rsidR="005A7CFB" w14:paraId="7719846E" w14:textId="77777777" w:rsidTr="009148EC">
        <w:tc>
          <w:tcPr>
            <w:tcW w:w="851" w:type="dxa"/>
          </w:tcPr>
          <w:p w14:paraId="1B6C304D" w14:textId="2CCA0491" w:rsidR="005A7CFB" w:rsidRDefault="005A7CFB" w:rsidP="005A7CFB">
            <w:pPr>
              <w:suppressLineNumbers/>
            </w:pPr>
            <w:r>
              <w:t>#4</w:t>
            </w:r>
          </w:p>
        </w:tc>
        <w:tc>
          <w:tcPr>
            <w:tcW w:w="8647" w:type="dxa"/>
          </w:tcPr>
          <w:p w14:paraId="2085C31B" w14:textId="6D911A6B" w:rsidR="005A7CFB" w:rsidRDefault="005A7CFB" w:rsidP="005A7CFB">
            <w:pPr>
              <w:suppressLineNumbers/>
            </w:pPr>
            <w:r>
              <w:t>mode of safekeeping ~</w:t>
            </w:r>
            <w:r w:rsidR="00B04A20">
              <w:t xml:space="preserve"> ‘</w:t>
            </w:r>
            <w:r>
              <w:t>tool type’ + (1|bait) + (1|</w:t>
            </w:r>
            <w:r w:rsidR="00603E52">
              <w:t>b</w:t>
            </w:r>
            <w:r>
              <w:t>irdID)</w:t>
            </w:r>
          </w:p>
        </w:tc>
        <w:tc>
          <w:tcPr>
            <w:tcW w:w="1984" w:type="dxa"/>
          </w:tcPr>
          <w:p w14:paraId="469AA113" w14:textId="5F349B6F" w:rsidR="005A7CFB" w:rsidRDefault="005A7CFB" w:rsidP="005A7CFB">
            <w:pPr>
              <w:suppressLineNumbers/>
            </w:pPr>
            <w:r>
              <w:t>Intercept (2.D)</w:t>
            </w:r>
          </w:p>
        </w:tc>
        <w:tc>
          <w:tcPr>
            <w:tcW w:w="1276" w:type="dxa"/>
          </w:tcPr>
          <w:p w14:paraId="35222D92" w14:textId="003BCB64" w:rsidR="005A7CFB" w:rsidRDefault="005A7CFB" w:rsidP="005A7CFB">
            <w:pPr>
              <w:suppressLineNumbers/>
              <w:jc w:val="center"/>
            </w:pPr>
            <w:r>
              <w:t>-2.01</w:t>
            </w:r>
          </w:p>
        </w:tc>
        <w:tc>
          <w:tcPr>
            <w:tcW w:w="1276" w:type="dxa"/>
          </w:tcPr>
          <w:p w14:paraId="7B3B0171" w14:textId="10F67B8B" w:rsidR="005A7CFB" w:rsidRDefault="005A7CFB" w:rsidP="005A7CFB">
            <w:pPr>
              <w:suppressLineNumbers/>
              <w:jc w:val="center"/>
            </w:pPr>
            <w:r>
              <w:t>0.28</w:t>
            </w:r>
          </w:p>
        </w:tc>
        <w:tc>
          <w:tcPr>
            <w:tcW w:w="1417" w:type="dxa"/>
          </w:tcPr>
          <w:p w14:paraId="21B3503A" w14:textId="5AEE5086" w:rsidR="005A7CFB" w:rsidRDefault="005A7CFB" w:rsidP="005A7CFB">
            <w:pPr>
              <w:suppressLineNumbers/>
              <w:jc w:val="center"/>
            </w:pPr>
            <w:r>
              <w:t>2.56</w:t>
            </w:r>
          </w:p>
        </w:tc>
      </w:tr>
      <w:tr w:rsidR="005A7CFB" w14:paraId="4E8753C3" w14:textId="77777777" w:rsidTr="009148EC">
        <w:tc>
          <w:tcPr>
            <w:tcW w:w="851" w:type="dxa"/>
          </w:tcPr>
          <w:p w14:paraId="65C5AA66" w14:textId="77777777" w:rsidR="005A7CFB" w:rsidRDefault="005A7CFB" w:rsidP="005A7CFB">
            <w:pPr>
              <w:suppressLineNumbers/>
            </w:pPr>
          </w:p>
        </w:tc>
        <w:tc>
          <w:tcPr>
            <w:tcW w:w="8647" w:type="dxa"/>
          </w:tcPr>
          <w:p w14:paraId="6B26FDEB" w14:textId="77777777" w:rsidR="005A7CFB" w:rsidRDefault="005A7CFB" w:rsidP="005A7CFB">
            <w:pPr>
              <w:suppressLineNumbers/>
            </w:pPr>
          </w:p>
        </w:tc>
        <w:tc>
          <w:tcPr>
            <w:tcW w:w="1984" w:type="dxa"/>
          </w:tcPr>
          <w:p w14:paraId="51E80BAB" w14:textId="03940266" w:rsidR="005A7CFB" w:rsidRDefault="005A7CFB" w:rsidP="005A7CFB">
            <w:pPr>
              <w:suppressLineNumbers/>
            </w:pPr>
            <w:r>
              <w:t>2.C</w:t>
            </w:r>
          </w:p>
        </w:tc>
        <w:tc>
          <w:tcPr>
            <w:tcW w:w="1276" w:type="dxa"/>
          </w:tcPr>
          <w:p w14:paraId="4E147D28" w14:textId="602CC750" w:rsidR="005A7CFB" w:rsidRDefault="005A7CFB" w:rsidP="005A7CFB">
            <w:pPr>
              <w:suppressLineNumbers/>
              <w:jc w:val="center"/>
            </w:pPr>
            <w:r>
              <w:t>-2.58</w:t>
            </w:r>
          </w:p>
        </w:tc>
        <w:tc>
          <w:tcPr>
            <w:tcW w:w="1276" w:type="dxa"/>
          </w:tcPr>
          <w:p w14:paraId="03123FCD" w14:textId="30E7341C" w:rsidR="005A7CFB" w:rsidRDefault="005A7CFB" w:rsidP="005A7CFB">
            <w:pPr>
              <w:suppressLineNumbers/>
              <w:jc w:val="center"/>
            </w:pPr>
            <w:r>
              <w:t>-1.48</w:t>
            </w:r>
          </w:p>
        </w:tc>
        <w:tc>
          <w:tcPr>
            <w:tcW w:w="1417" w:type="dxa"/>
          </w:tcPr>
          <w:p w14:paraId="6E264DE6" w14:textId="30C6ED2A" w:rsidR="005A7CFB" w:rsidRDefault="005A7CFB" w:rsidP="005A7CFB">
            <w:pPr>
              <w:suppressLineNumbers/>
              <w:jc w:val="center"/>
            </w:pPr>
            <w:r>
              <w:t>-0.37</w:t>
            </w:r>
          </w:p>
        </w:tc>
      </w:tr>
      <w:tr w:rsidR="00F10D63" w14:paraId="20754213" w14:textId="77777777" w:rsidTr="009148EC">
        <w:tc>
          <w:tcPr>
            <w:tcW w:w="851" w:type="dxa"/>
          </w:tcPr>
          <w:p w14:paraId="56E33F90" w14:textId="0C061563" w:rsidR="00F10D63" w:rsidRDefault="00F10D63" w:rsidP="005A7CFB">
            <w:pPr>
              <w:suppressLineNumbers/>
            </w:pPr>
            <w:r>
              <w:t>#5</w:t>
            </w:r>
          </w:p>
        </w:tc>
        <w:tc>
          <w:tcPr>
            <w:tcW w:w="8647" w:type="dxa"/>
          </w:tcPr>
          <w:p w14:paraId="670A66CE" w14:textId="4C994D1F" w:rsidR="00F10D63" w:rsidRDefault="00B546EC" w:rsidP="005A7CFB">
            <w:pPr>
              <w:suppressLineNumbers/>
            </w:pPr>
            <w:r>
              <w:t>level</w:t>
            </w:r>
            <w:r w:rsidR="00F10D63">
              <w:t xml:space="preserve"> of safekeeping ~</w:t>
            </w:r>
            <w:r w:rsidR="00ED76E6">
              <w:t xml:space="preserve"> ‘</w:t>
            </w:r>
            <w:r w:rsidR="00F10D63">
              <w:t>tool type – manufacture effort’ + (1|bait) + (1|</w:t>
            </w:r>
            <w:r w:rsidR="00603E52">
              <w:t>b</w:t>
            </w:r>
            <w:r w:rsidR="00F10D63">
              <w:t>irdID)</w:t>
            </w:r>
          </w:p>
        </w:tc>
        <w:tc>
          <w:tcPr>
            <w:tcW w:w="1984" w:type="dxa"/>
          </w:tcPr>
          <w:p w14:paraId="1516D178" w14:textId="05BD9F0C" w:rsidR="00F10D63" w:rsidRDefault="00F10D63" w:rsidP="005A7CFB">
            <w:pPr>
              <w:suppressLineNumbers/>
            </w:pPr>
            <w:r>
              <w:t>Intercept (2.B)</w:t>
            </w:r>
          </w:p>
        </w:tc>
        <w:tc>
          <w:tcPr>
            <w:tcW w:w="1276" w:type="dxa"/>
          </w:tcPr>
          <w:p w14:paraId="276E99E6" w14:textId="0838B2FB" w:rsidR="00F10D63" w:rsidRDefault="00F10D63" w:rsidP="005A7CFB">
            <w:pPr>
              <w:suppressLineNumbers/>
              <w:jc w:val="center"/>
            </w:pPr>
            <w:r>
              <w:t>2.</w:t>
            </w:r>
            <w:r w:rsidR="00B546EC">
              <w:t>23</w:t>
            </w:r>
          </w:p>
        </w:tc>
        <w:tc>
          <w:tcPr>
            <w:tcW w:w="1276" w:type="dxa"/>
          </w:tcPr>
          <w:p w14:paraId="5912D3F6" w14:textId="655F881D" w:rsidR="00F10D63" w:rsidRDefault="00F10D63" w:rsidP="005A7CFB">
            <w:pPr>
              <w:suppressLineNumbers/>
              <w:jc w:val="center"/>
            </w:pPr>
            <w:r>
              <w:t>2.</w:t>
            </w:r>
            <w:r w:rsidR="00B546EC">
              <w:t>90</w:t>
            </w:r>
          </w:p>
        </w:tc>
        <w:tc>
          <w:tcPr>
            <w:tcW w:w="1417" w:type="dxa"/>
          </w:tcPr>
          <w:p w14:paraId="425A622D" w14:textId="0E50BA7C" w:rsidR="00F10D63" w:rsidRDefault="00F10D63" w:rsidP="005A7CFB">
            <w:pPr>
              <w:suppressLineNumbers/>
              <w:jc w:val="center"/>
            </w:pPr>
            <w:r>
              <w:t>3.57</w:t>
            </w:r>
          </w:p>
        </w:tc>
      </w:tr>
      <w:tr w:rsidR="00F10D63" w14:paraId="63A9F04B" w14:textId="77777777" w:rsidTr="009148EC">
        <w:tc>
          <w:tcPr>
            <w:tcW w:w="851" w:type="dxa"/>
          </w:tcPr>
          <w:p w14:paraId="102A92E5" w14:textId="77777777" w:rsidR="00F10D63" w:rsidRDefault="00F10D63" w:rsidP="005A7CFB">
            <w:pPr>
              <w:suppressLineNumbers/>
            </w:pPr>
          </w:p>
        </w:tc>
        <w:tc>
          <w:tcPr>
            <w:tcW w:w="8647" w:type="dxa"/>
          </w:tcPr>
          <w:p w14:paraId="4C520D8C" w14:textId="77777777" w:rsidR="00F10D63" w:rsidRDefault="00F10D63" w:rsidP="005A7CFB">
            <w:pPr>
              <w:suppressLineNumbers/>
            </w:pPr>
          </w:p>
        </w:tc>
        <w:tc>
          <w:tcPr>
            <w:tcW w:w="1984" w:type="dxa"/>
          </w:tcPr>
          <w:p w14:paraId="02DE80BD" w14:textId="44952EC6" w:rsidR="00F10D63" w:rsidRDefault="00F10D63" w:rsidP="005A7CFB">
            <w:pPr>
              <w:suppressLineNumbers/>
            </w:pPr>
            <w:r>
              <w:t>2.C</w:t>
            </w:r>
          </w:p>
        </w:tc>
        <w:tc>
          <w:tcPr>
            <w:tcW w:w="1276" w:type="dxa"/>
          </w:tcPr>
          <w:p w14:paraId="2CFD9413" w14:textId="04C23D49" w:rsidR="00F10D63" w:rsidRDefault="00F10D63" w:rsidP="005A7CFB">
            <w:pPr>
              <w:suppressLineNumbers/>
              <w:jc w:val="center"/>
            </w:pPr>
            <w:r>
              <w:t>-</w:t>
            </w:r>
            <w:r w:rsidR="00B546EC">
              <w:t>1.69</w:t>
            </w:r>
          </w:p>
        </w:tc>
        <w:tc>
          <w:tcPr>
            <w:tcW w:w="1276" w:type="dxa"/>
          </w:tcPr>
          <w:p w14:paraId="17266656" w14:textId="7FEAEF96" w:rsidR="00F10D63" w:rsidRDefault="00B546EC" w:rsidP="005A7CFB">
            <w:pPr>
              <w:suppressLineNumbers/>
              <w:jc w:val="center"/>
            </w:pPr>
            <w:r>
              <w:t>-0.55</w:t>
            </w:r>
          </w:p>
        </w:tc>
        <w:tc>
          <w:tcPr>
            <w:tcW w:w="1417" w:type="dxa"/>
          </w:tcPr>
          <w:p w14:paraId="3730BC06" w14:textId="2AB5D251" w:rsidR="00F10D63" w:rsidRDefault="00F10D63" w:rsidP="005A7CFB">
            <w:pPr>
              <w:suppressLineNumbers/>
              <w:jc w:val="center"/>
            </w:pPr>
            <w:r>
              <w:t>0.58</w:t>
            </w:r>
          </w:p>
        </w:tc>
      </w:tr>
      <w:tr w:rsidR="005A7CFB" w14:paraId="347009D0" w14:textId="77777777" w:rsidTr="009148EC">
        <w:tc>
          <w:tcPr>
            <w:tcW w:w="851" w:type="dxa"/>
          </w:tcPr>
          <w:p w14:paraId="0825C56F" w14:textId="798B17A6" w:rsidR="005A7CFB" w:rsidRDefault="005A7CFB" w:rsidP="005A7CFB">
            <w:pPr>
              <w:suppressLineNumbers/>
            </w:pPr>
            <w:r>
              <w:t>#</w:t>
            </w:r>
            <w:r w:rsidR="00F10D63">
              <w:t>6</w:t>
            </w:r>
          </w:p>
        </w:tc>
        <w:tc>
          <w:tcPr>
            <w:tcW w:w="8647" w:type="dxa"/>
          </w:tcPr>
          <w:p w14:paraId="2C13E514" w14:textId="4E0F1408" w:rsidR="005A7CFB" w:rsidRDefault="00B546EC" w:rsidP="005A7CFB">
            <w:pPr>
              <w:suppressLineNumbers/>
            </w:pPr>
            <w:r>
              <w:t xml:space="preserve">mode </w:t>
            </w:r>
            <w:r w:rsidR="005A7CFB">
              <w:t>of safekeeping ~ ‘tool type</w:t>
            </w:r>
            <w:r w:rsidR="00F10D63">
              <w:t xml:space="preserve"> – manufacture effort</w:t>
            </w:r>
            <w:r w:rsidR="005A7CFB">
              <w:t>’ + (1|bait) + (1|</w:t>
            </w:r>
            <w:r w:rsidR="00603E52">
              <w:t>b</w:t>
            </w:r>
            <w:r w:rsidR="005A7CFB">
              <w:t>irdID)</w:t>
            </w:r>
          </w:p>
        </w:tc>
        <w:tc>
          <w:tcPr>
            <w:tcW w:w="1984" w:type="dxa"/>
          </w:tcPr>
          <w:p w14:paraId="1247FB1F" w14:textId="3270DECB" w:rsidR="005A7CFB" w:rsidRDefault="005A7CFB" w:rsidP="005A7CFB">
            <w:pPr>
              <w:suppressLineNumbers/>
            </w:pPr>
            <w:r>
              <w:t>Intercept (2.B)</w:t>
            </w:r>
          </w:p>
        </w:tc>
        <w:tc>
          <w:tcPr>
            <w:tcW w:w="1276" w:type="dxa"/>
          </w:tcPr>
          <w:p w14:paraId="6E799958" w14:textId="2F1FE67E" w:rsidR="005A7CFB" w:rsidRDefault="005A7CFB" w:rsidP="005A7CFB">
            <w:pPr>
              <w:suppressLineNumbers/>
              <w:jc w:val="center"/>
            </w:pPr>
            <w:r>
              <w:t>-1.47</w:t>
            </w:r>
          </w:p>
        </w:tc>
        <w:tc>
          <w:tcPr>
            <w:tcW w:w="1276" w:type="dxa"/>
          </w:tcPr>
          <w:p w14:paraId="49FCB0F1" w14:textId="75DA33F5" w:rsidR="005A7CFB" w:rsidRDefault="005A7CFB" w:rsidP="005A7CFB">
            <w:pPr>
              <w:suppressLineNumbers/>
              <w:jc w:val="center"/>
            </w:pPr>
            <w:r>
              <w:t>0.37</w:t>
            </w:r>
          </w:p>
        </w:tc>
        <w:tc>
          <w:tcPr>
            <w:tcW w:w="1417" w:type="dxa"/>
          </w:tcPr>
          <w:p w14:paraId="7E1CDDA5" w14:textId="4F082315" w:rsidR="005A7CFB" w:rsidRDefault="005A7CFB" w:rsidP="005A7CFB">
            <w:pPr>
              <w:suppressLineNumbers/>
              <w:jc w:val="center"/>
            </w:pPr>
            <w:r>
              <w:t>2.22</w:t>
            </w:r>
          </w:p>
        </w:tc>
      </w:tr>
      <w:tr w:rsidR="005A7CFB" w14:paraId="0AD23337" w14:textId="77777777" w:rsidTr="009148EC">
        <w:tc>
          <w:tcPr>
            <w:tcW w:w="851" w:type="dxa"/>
          </w:tcPr>
          <w:p w14:paraId="167F1F94" w14:textId="77777777" w:rsidR="005A7CFB" w:rsidRDefault="005A7CFB" w:rsidP="005A7CFB">
            <w:pPr>
              <w:suppressLineNumbers/>
            </w:pPr>
          </w:p>
        </w:tc>
        <w:tc>
          <w:tcPr>
            <w:tcW w:w="8647" w:type="dxa"/>
          </w:tcPr>
          <w:p w14:paraId="25EB21FF" w14:textId="77777777" w:rsidR="005A7CFB" w:rsidRDefault="005A7CFB" w:rsidP="005A7CFB">
            <w:pPr>
              <w:suppressLineNumbers/>
            </w:pPr>
          </w:p>
        </w:tc>
        <w:tc>
          <w:tcPr>
            <w:tcW w:w="1984" w:type="dxa"/>
          </w:tcPr>
          <w:p w14:paraId="4883F413" w14:textId="0636B7D2" w:rsidR="005A7CFB" w:rsidRDefault="005A7CFB" w:rsidP="005A7CFB">
            <w:pPr>
              <w:suppressLineNumbers/>
            </w:pPr>
            <w:r>
              <w:t>2.C</w:t>
            </w:r>
          </w:p>
        </w:tc>
        <w:tc>
          <w:tcPr>
            <w:tcW w:w="1276" w:type="dxa"/>
          </w:tcPr>
          <w:p w14:paraId="09375ED6" w14:textId="7C36A8EF" w:rsidR="005A7CFB" w:rsidRDefault="005A7CFB" w:rsidP="005A7CFB">
            <w:pPr>
              <w:suppressLineNumbers/>
              <w:jc w:val="center"/>
            </w:pPr>
            <w:r>
              <w:t>-2.12</w:t>
            </w:r>
          </w:p>
        </w:tc>
        <w:tc>
          <w:tcPr>
            <w:tcW w:w="1276" w:type="dxa"/>
          </w:tcPr>
          <w:p w14:paraId="2C3DFABB" w14:textId="57FBDB20" w:rsidR="005A7CFB" w:rsidRDefault="005A7CFB" w:rsidP="005A7CFB">
            <w:pPr>
              <w:suppressLineNumbers/>
              <w:jc w:val="center"/>
            </w:pPr>
            <w:r>
              <w:t>-1.08</w:t>
            </w:r>
          </w:p>
        </w:tc>
        <w:tc>
          <w:tcPr>
            <w:tcW w:w="1417" w:type="dxa"/>
          </w:tcPr>
          <w:p w14:paraId="60C89A3E" w14:textId="74122FAA" w:rsidR="005A7CFB" w:rsidRDefault="005A7CFB" w:rsidP="005A7CFB">
            <w:pPr>
              <w:suppressLineNumbers/>
              <w:jc w:val="center"/>
            </w:pPr>
            <w:r>
              <w:t>-0.04</w:t>
            </w:r>
          </w:p>
        </w:tc>
      </w:tr>
      <w:tr w:rsidR="005A7CFB" w14:paraId="112C4C03" w14:textId="77777777" w:rsidTr="009148EC">
        <w:tc>
          <w:tcPr>
            <w:tcW w:w="851" w:type="dxa"/>
            <w:hideMark/>
          </w:tcPr>
          <w:p w14:paraId="4B84076F" w14:textId="5EF97479" w:rsidR="005A7CFB" w:rsidRDefault="005A7CFB" w:rsidP="005A7CFB">
            <w:pPr>
              <w:suppressLineNumbers/>
            </w:pPr>
            <w:r>
              <w:t>#</w:t>
            </w:r>
            <w:r w:rsidR="00F10D63">
              <w:t>7</w:t>
            </w:r>
          </w:p>
        </w:tc>
        <w:tc>
          <w:tcPr>
            <w:tcW w:w="8647" w:type="dxa"/>
            <w:hideMark/>
          </w:tcPr>
          <w:p w14:paraId="231E0644" w14:textId="5D0DFC67" w:rsidR="005A7CFB" w:rsidRDefault="005A7CFB" w:rsidP="005A7CFB">
            <w:pPr>
              <w:suppressLineNumbers/>
            </w:pPr>
            <w:r>
              <w:t xml:space="preserve">level of safekeeping ~ ‘material’ + (1|bait) </w:t>
            </w:r>
            <w:r w:rsidR="00603E52">
              <w:t xml:space="preserve">+ </w:t>
            </w:r>
            <w:r>
              <w:t>(1|</w:t>
            </w:r>
            <w:r w:rsidR="00603E52">
              <w:t>b</w:t>
            </w:r>
            <w:r>
              <w:t>irdID)</w:t>
            </w:r>
          </w:p>
        </w:tc>
        <w:tc>
          <w:tcPr>
            <w:tcW w:w="1984" w:type="dxa"/>
            <w:hideMark/>
          </w:tcPr>
          <w:p w14:paraId="51E3297B" w14:textId="77777777" w:rsidR="005A7CFB" w:rsidRDefault="005A7CFB" w:rsidP="005A7CFB">
            <w:pPr>
              <w:suppressLineNumbers/>
            </w:pPr>
            <w:r>
              <w:t>Intercept (2.C)</w:t>
            </w:r>
          </w:p>
        </w:tc>
        <w:tc>
          <w:tcPr>
            <w:tcW w:w="1276" w:type="dxa"/>
            <w:hideMark/>
          </w:tcPr>
          <w:p w14:paraId="12BB382A" w14:textId="77777777" w:rsidR="005A7CFB" w:rsidRDefault="005A7CFB" w:rsidP="005A7CFB">
            <w:pPr>
              <w:suppressLineNumbers/>
              <w:jc w:val="center"/>
            </w:pPr>
            <w:r>
              <w:t>1.33</w:t>
            </w:r>
          </w:p>
        </w:tc>
        <w:tc>
          <w:tcPr>
            <w:tcW w:w="1276" w:type="dxa"/>
            <w:hideMark/>
          </w:tcPr>
          <w:p w14:paraId="33666CFD" w14:textId="77777777" w:rsidR="005A7CFB" w:rsidRDefault="005A7CFB" w:rsidP="005A7CFB">
            <w:pPr>
              <w:suppressLineNumbers/>
              <w:jc w:val="center"/>
            </w:pPr>
            <w:r>
              <w:t>2.86</w:t>
            </w:r>
          </w:p>
        </w:tc>
        <w:tc>
          <w:tcPr>
            <w:tcW w:w="1417" w:type="dxa"/>
            <w:hideMark/>
          </w:tcPr>
          <w:p w14:paraId="7B6FF58E" w14:textId="6C915DAB" w:rsidR="005A7CFB" w:rsidRDefault="005A7CFB" w:rsidP="005A7CFB">
            <w:pPr>
              <w:suppressLineNumbers/>
              <w:jc w:val="center"/>
            </w:pPr>
            <w:r>
              <w:t>4.39</w:t>
            </w:r>
          </w:p>
        </w:tc>
      </w:tr>
      <w:tr w:rsidR="005A7CFB" w14:paraId="4B15B6B7" w14:textId="77777777" w:rsidTr="009148EC">
        <w:tc>
          <w:tcPr>
            <w:tcW w:w="851" w:type="dxa"/>
          </w:tcPr>
          <w:p w14:paraId="6B6CD9A4" w14:textId="77777777" w:rsidR="005A7CFB" w:rsidRDefault="005A7CFB" w:rsidP="005A7CFB">
            <w:pPr>
              <w:suppressLineNumbers/>
            </w:pPr>
          </w:p>
        </w:tc>
        <w:tc>
          <w:tcPr>
            <w:tcW w:w="8647" w:type="dxa"/>
          </w:tcPr>
          <w:p w14:paraId="49E65E84" w14:textId="77777777" w:rsidR="005A7CFB" w:rsidRDefault="005A7CFB" w:rsidP="005A7CFB">
            <w:pPr>
              <w:suppressLineNumbers/>
            </w:pPr>
          </w:p>
        </w:tc>
        <w:tc>
          <w:tcPr>
            <w:tcW w:w="1984" w:type="dxa"/>
            <w:hideMark/>
          </w:tcPr>
          <w:p w14:paraId="25C4C433" w14:textId="77777777" w:rsidR="005A7CFB" w:rsidRDefault="005A7CFB" w:rsidP="005A7CFB">
            <w:pPr>
              <w:suppressLineNumbers/>
            </w:pPr>
            <w:r>
              <w:t>2.A</w:t>
            </w:r>
          </w:p>
        </w:tc>
        <w:tc>
          <w:tcPr>
            <w:tcW w:w="1276" w:type="dxa"/>
            <w:hideMark/>
          </w:tcPr>
          <w:p w14:paraId="08A78EA1" w14:textId="7C02B74A" w:rsidR="005A7CFB" w:rsidRDefault="005A7CFB" w:rsidP="005A7CFB">
            <w:pPr>
              <w:suppressLineNumbers/>
              <w:jc w:val="center"/>
            </w:pPr>
            <w:r>
              <w:t>-1.83</w:t>
            </w:r>
          </w:p>
        </w:tc>
        <w:tc>
          <w:tcPr>
            <w:tcW w:w="1276" w:type="dxa"/>
            <w:hideMark/>
          </w:tcPr>
          <w:p w14:paraId="1F176F83" w14:textId="77777777" w:rsidR="005A7CFB" w:rsidRDefault="005A7CFB" w:rsidP="005A7CFB">
            <w:pPr>
              <w:suppressLineNumbers/>
              <w:jc w:val="center"/>
            </w:pPr>
            <w:r>
              <w:t>-0.59</w:t>
            </w:r>
          </w:p>
        </w:tc>
        <w:tc>
          <w:tcPr>
            <w:tcW w:w="1417" w:type="dxa"/>
            <w:hideMark/>
          </w:tcPr>
          <w:p w14:paraId="611DB0D5" w14:textId="77777777" w:rsidR="005A7CFB" w:rsidRDefault="005A7CFB" w:rsidP="005A7CFB">
            <w:pPr>
              <w:suppressLineNumbers/>
              <w:jc w:val="center"/>
            </w:pPr>
            <w:r>
              <w:t>0.64</w:t>
            </w:r>
          </w:p>
        </w:tc>
      </w:tr>
      <w:tr w:rsidR="005A7CFB" w14:paraId="198FBC6A" w14:textId="77777777" w:rsidTr="009148EC">
        <w:tc>
          <w:tcPr>
            <w:tcW w:w="851" w:type="dxa"/>
          </w:tcPr>
          <w:p w14:paraId="34D1727A" w14:textId="22F61D7A" w:rsidR="005A7CFB" w:rsidRDefault="005A7CFB" w:rsidP="005A7CFB">
            <w:pPr>
              <w:suppressLineNumbers/>
            </w:pPr>
            <w:r>
              <w:t>#</w:t>
            </w:r>
            <w:r w:rsidR="00F10D63">
              <w:t>8</w:t>
            </w:r>
          </w:p>
        </w:tc>
        <w:tc>
          <w:tcPr>
            <w:tcW w:w="8647" w:type="dxa"/>
          </w:tcPr>
          <w:p w14:paraId="622177C7" w14:textId="0EEC4EA2" w:rsidR="005A7CFB" w:rsidRDefault="005A7CFB" w:rsidP="005A7CFB">
            <w:pPr>
              <w:suppressLineNumbers/>
            </w:pPr>
            <w:r>
              <w:t>mode of safekeeping ~ ‘material’ + (1|bait) + (1|</w:t>
            </w:r>
            <w:r w:rsidR="00603E52">
              <w:t>b</w:t>
            </w:r>
            <w:r>
              <w:t>irdID)</w:t>
            </w:r>
          </w:p>
        </w:tc>
        <w:tc>
          <w:tcPr>
            <w:tcW w:w="1984" w:type="dxa"/>
          </w:tcPr>
          <w:p w14:paraId="38FCF5BE" w14:textId="2CF9782C" w:rsidR="005A7CFB" w:rsidRDefault="005A7CFB" w:rsidP="005A7CFB">
            <w:pPr>
              <w:suppressLineNumbers/>
            </w:pPr>
            <w:r>
              <w:t>Intercept (2.C)</w:t>
            </w:r>
          </w:p>
        </w:tc>
        <w:tc>
          <w:tcPr>
            <w:tcW w:w="1276" w:type="dxa"/>
          </w:tcPr>
          <w:p w14:paraId="5B6C5BCE" w14:textId="7983F78A" w:rsidR="005A7CFB" w:rsidRDefault="005A7CFB" w:rsidP="005A7CFB">
            <w:pPr>
              <w:suppressLineNumbers/>
              <w:jc w:val="center"/>
            </w:pPr>
            <w:r>
              <w:t>-2.82</w:t>
            </w:r>
          </w:p>
        </w:tc>
        <w:tc>
          <w:tcPr>
            <w:tcW w:w="1276" w:type="dxa"/>
          </w:tcPr>
          <w:p w14:paraId="670AC93F" w14:textId="56BC54E1" w:rsidR="005A7CFB" w:rsidRDefault="005A7CFB" w:rsidP="005A7CFB">
            <w:pPr>
              <w:suppressLineNumbers/>
              <w:jc w:val="center"/>
            </w:pPr>
            <w:r>
              <w:t>-0.73</w:t>
            </w:r>
          </w:p>
        </w:tc>
        <w:tc>
          <w:tcPr>
            <w:tcW w:w="1417" w:type="dxa"/>
          </w:tcPr>
          <w:p w14:paraId="23D766CE" w14:textId="12111D5F" w:rsidR="005A7CFB" w:rsidRDefault="005A7CFB" w:rsidP="005A7CFB">
            <w:pPr>
              <w:suppressLineNumbers/>
              <w:jc w:val="center"/>
            </w:pPr>
            <w:r>
              <w:t>1.35</w:t>
            </w:r>
          </w:p>
        </w:tc>
      </w:tr>
      <w:tr w:rsidR="005A7CFB" w14:paraId="50C5A729" w14:textId="77777777" w:rsidTr="009148EC">
        <w:tc>
          <w:tcPr>
            <w:tcW w:w="851" w:type="dxa"/>
          </w:tcPr>
          <w:p w14:paraId="1BA15646" w14:textId="77777777" w:rsidR="005A7CFB" w:rsidRDefault="005A7CFB" w:rsidP="005A7CFB">
            <w:pPr>
              <w:suppressLineNumbers/>
            </w:pPr>
          </w:p>
        </w:tc>
        <w:tc>
          <w:tcPr>
            <w:tcW w:w="8647" w:type="dxa"/>
          </w:tcPr>
          <w:p w14:paraId="17777B6C" w14:textId="77777777" w:rsidR="005A7CFB" w:rsidRDefault="005A7CFB" w:rsidP="005A7CFB">
            <w:pPr>
              <w:suppressLineNumbers/>
            </w:pPr>
          </w:p>
        </w:tc>
        <w:tc>
          <w:tcPr>
            <w:tcW w:w="1984" w:type="dxa"/>
          </w:tcPr>
          <w:p w14:paraId="5DC6965B" w14:textId="1A14D933" w:rsidR="005A7CFB" w:rsidRDefault="005A7CFB" w:rsidP="005A7CFB">
            <w:pPr>
              <w:suppressLineNumbers/>
            </w:pPr>
            <w:r>
              <w:t>2.A</w:t>
            </w:r>
          </w:p>
        </w:tc>
        <w:tc>
          <w:tcPr>
            <w:tcW w:w="1276" w:type="dxa"/>
          </w:tcPr>
          <w:p w14:paraId="2682FCC6" w14:textId="656DBD8C" w:rsidR="005A7CFB" w:rsidRDefault="005A7CFB" w:rsidP="005A7CFB">
            <w:pPr>
              <w:suppressLineNumbers/>
              <w:jc w:val="center"/>
            </w:pPr>
            <w:r>
              <w:t>-1.14</w:t>
            </w:r>
          </w:p>
        </w:tc>
        <w:tc>
          <w:tcPr>
            <w:tcW w:w="1276" w:type="dxa"/>
          </w:tcPr>
          <w:p w14:paraId="0A27F7FF" w14:textId="3E0D9C1F" w:rsidR="005A7CFB" w:rsidRDefault="005A7CFB" w:rsidP="005A7CFB">
            <w:pPr>
              <w:suppressLineNumbers/>
              <w:jc w:val="center"/>
            </w:pPr>
            <w:r>
              <w:t>-0.14</w:t>
            </w:r>
          </w:p>
        </w:tc>
        <w:tc>
          <w:tcPr>
            <w:tcW w:w="1417" w:type="dxa"/>
          </w:tcPr>
          <w:p w14:paraId="3A61B0BA" w14:textId="2B2B1932" w:rsidR="005A7CFB" w:rsidRDefault="005A7CFB" w:rsidP="005A7CFB">
            <w:pPr>
              <w:suppressLineNumbers/>
              <w:jc w:val="center"/>
            </w:pPr>
            <w:r>
              <w:t>0.87</w:t>
            </w:r>
          </w:p>
        </w:tc>
      </w:tr>
      <w:tr w:rsidR="005A7CFB" w14:paraId="2A504DC3" w14:textId="77777777" w:rsidTr="009148EC">
        <w:tc>
          <w:tcPr>
            <w:tcW w:w="851" w:type="dxa"/>
            <w:hideMark/>
          </w:tcPr>
          <w:p w14:paraId="1B0F746F" w14:textId="56D58ACA" w:rsidR="005A7CFB" w:rsidRDefault="005A7CFB" w:rsidP="005A7CFB">
            <w:pPr>
              <w:suppressLineNumbers/>
            </w:pPr>
            <w:r>
              <w:t>#</w:t>
            </w:r>
            <w:r w:rsidR="00F10D63">
              <w:t>9</w:t>
            </w:r>
          </w:p>
        </w:tc>
        <w:tc>
          <w:tcPr>
            <w:tcW w:w="8647" w:type="dxa"/>
            <w:hideMark/>
          </w:tcPr>
          <w:p w14:paraId="3AF273A8" w14:textId="62BF1D46" w:rsidR="005A7CFB" w:rsidRDefault="005A7CFB" w:rsidP="005A7CFB">
            <w:pPr>
              <w:suppressLineNumbers/>
            </w:pPr>
            <w:r>
              <w:t>level of safekeeping ~ ‘manufacture effort’ + (1|bait)</w:t>
            </w:r>
            <w:r w:rsidR="007A6A50">
              <w:t xml:space="preserve"> +</w:t>
            </w:r>
            <w:r>
              <w:t xml:space="preserve"> (1|</w:t>
            </w:r>
            <w:r w:rsidR="00603E52">
              <w:t>b</w:t>
            </w:r>
            <w:r>
              <w:t>irdID)</w:t>
            </w:r>
          </w:p>
        </w:tc>
        <w:tc>
          <w:tcPr>
            <w:tcW w:w="1984" w:type="dxa"/>
            <w:hideMark/>
          </w:tcPr>
          <w:p w14:paraId="024BC9C1" w14:textId="77777777" w:rsidR="005A7CFB" w:rsidRDefault="005A7CFB" w:rsidP="005A7CFB">
            <w:pPr>
              <w:suppressLineNumbers/>
            </w:pPr>
            <w:r>
              <w:t>Intercept (2.B)</w:t>
            </w:r>
          </w:p>
        </w:tc>
        <w:tc>
          <w:tcPr>
            <w:tcW w:w="1276" w:type="dxa"/>
            <w:hideMark/>
          </w:tcPr>
          <w:p w14:paraId="30879CCC" w14:textId="77777777" w:rsidR="005A7CFB" w:rsidRDefault="005A7CFB" w:rsidP="005A7CFB">
            <w:pPr>
              <w:suppressLineNumbers/>
              <w:jc w:val="center"/>
            </w:pPr>
            <w:r>
              <w:t>2.12</w:t>
            </w:r>
          </w:p>
        </w:tc>
        <w:tc>
          <w:tcPr>
            <w:tcW w:w="1276" w:type="dxa"/>
            <w:hideMark/>
          </w:tcPr>
          <w:p w14:paraId="5D9713FA" w14:textId="77777777" w:rsidR="005A7CFB" w:rsidRDefault="005A7CFB" w:rsidP="005A7CFB">
            <w:pPr>
              <w:suppressLineNumbers/>
              <w:jc w:val="center"/>
            </w:pPr>
            <w:r>
              <w:t>3.35</w:t>
            </w:r>
          </w:p>
        </w:tc>
        <w:tc>
          <w:tcPr>
            <w:tcW w:w="1417" w:type="dxa"/>
            <w:hideMark/>
          </w:tcPr>
          <w:p w14:paraId="07E654CF" w14:textId="77777777" w:rsidR="005A7CFB" w:rsidRDefault="005A7CFB" w:rsidP="005A7CFB">
            <w:pPr>
              <w:suppressLineNumbers/>
              <w:jc w:val="center"/>
            </w:pPr>
            <w:r>
              <w:t>4.58</w:t>
            </w:r>
          </w:p>
        </w:tc>
      </w:tr>
      <w:tr w:rsidR="005A7CFB" w14:paraId="7ABA4CCE" w14:textId="77777777" w:rsidTr="009148EC">
        <w:tc>
          <w:tcPr>
            <w:tcW w:w="851" w:type="dxa"/>
          </w:tcPr>
          <w:p w14:paraId="65C3ED08" w14:textId="77777777" w:rsidR="005A7CFB" w:rsidRDefault="005A7CFB" w:rsidP="005A7CFB">
            <w:pPr>
              <w:suppressLineNumbers/>
            </w:pPr>
          </w:p>
        </w:tc>
        <w:tc>
          <w:tcPr>
            <w:tcW w:w="8647" w:type="dxa"/>
          </w:tcPr>
          <w:p w14:paraId="286938C7" w14:textId="77777777" w:rsidR="005A7CFB" w:rsidRDefault="005A7CFB" w:rsidP="005A7CFB">
            <w:pPr>
              <w:suppressLineNumbers/>
            </w:pPr>
          </w:p>
        </w:tc>
        <w:tc>
          <w:tcPr>
            <w:tcW w:w="1984" w:type="dxa"/>
            <w:hideMark/>
          </w:tcPr>
          <w:p w14:paraId="67B40135" w14:textId="77777777" w:rsidR="005A7CFB" w:rsidRDefault="005A7CFB" w:rsidP="005A7CFB">
            <w:pPr>
              <w:suppressLineNumbers/>
            </w:pPr>
            <w:r>
              <w:t>2.D</w:t>
            </w:r>
          </w:p>
        </w:tc>
        <w:tc>
          <w:tcPr>
            <w:tcW w:w="1276" w:type="dxa"/>
            <w:hideMark/>
          </w:tcPr>
          <w:p w14:paraId="7F9F4310" w14:textId="77777777" w:rsidR="005A7CFB" w:rsidRDefault="005A7CFB" w:rsidP="005A7CFB">
            <w:pPr>
              <w:suppressLineNumbers/>
              <w:jc w:val="center"/>
            </w:pPr>
            <w:r>
              <w:t>-0.98</w:t>
            </w:r>
          </w:p>
        </w:tc>
        <w:tc>
          <w:tcPr>
            <w:tcW w:w="1276" w:type="dxa"/>
            <w:hideMark/>
          </w:tcPr>
          <w:p w14:paraId="1BDCC3D6" w14:textId="77777777" w:rsidR="005A7CFB" w:rsidRDefault="005A7CFB" w:rsidP="005A7CFB">
            <w:pPr>
              <w:suppressLineNumbers/>
              <w:jc w:val="center"/>
            </w:pPr>
            <w:r>
              <w:t>0.14</w:t>
            </w:r>
          </w:p>
        </w:tc>
        <w:tc>
          <w:tcPr>
            <w:tcW w:w="1417" w:type="dxa"/>
            <w:hideMark/>
          </w:tcPr>
          <w:p w14:paraId="7F51A881" w14:textId="77777777" w:rsidR="005A7CFB" w:rsidRDefault="005A7CFB" w:rsidP="005A7CFB">
            <w:pPr>
              <w:suppressLineNumbers/>
              <w:jc w:val="center"/>
            </w:pPr>
            <w:r>
              <w:t>1.25</w:t>
            </w:r>
          </w:p>
        </w:tc>
      </w:tr>
      <w:tr w:rsidR="005A7CFB" w14:paraId="059D2B4C" w14:textId="77777777" w:rsidTr="00FC6D88">
        <w:tc>
          <w:tcPr>
            <w:tcW w:w="851" w:type="dxa"/>
          </w:tcPr>
          <w:p w14:paraId="4B2D56F4" w14:textId="593A4D6F" w:rsidR="005A7CFB" w:rsidRDefault="00FC6D88" w:rsidP="005A7CFB">
            <w:pPr>
              <w:suppressLineNumbers/>
            </w:pPr>
            <w:r>
              <w:t>#</w:t>
            </w:r>
            <w:r w:rsidR="00F10D63">
              <w:t>10</w:t>
            </w:r>
          </w:p>
        </w:tc>
        <w:tc>
          <w:tcPr>
            <w:tcW w:w="8647" w:type="dxa"/>
          </w:tcPr>
          <w:p w14:paraId="256DA0C4" w14:textId="31160F4F" w:rsidR="005A7CFB" w:rsidRDefault="00FC6D88" w:rsidP="005A7CFB">
            <w:pPr>
              <w:suppressLineNumbers/>
            </w:pPr>
            <w:r>
              <w:t>mode of safekeeping ~ ‘manufacture effort’ + (1|bait) + (1|</w:t>
            </w:r>
            <w:r w:rsidR="00603E52">
              <w:t>b</w:t>
            </w:r>
            <w:r>
              <w:t>irdID)</w:t>
            </w:r>
          </w:p>
        </w:tc>
        <w:tc>
          <w:tcPr>
            <w:tcW w:w="1984" w:type="dxa"/>
          </w:tcPr>
          <w:p w14:paraId="79BD35AC" w14:textId="69BA32D1" w:rsidR="005A7CFB" w:rsidRDefault="00FC6D88" w:rsidP="005A7CFB">
            <w:pPr>
              <w:suppressLineNumbers/>
            </w:pPr>
            <w:r>
              <w:t>Intercept (2.B)</w:t>
            </w:r>
          </w:p>
        </w:tc>
        <w:tc>
          <w:tcPr>
            <w:tcW w:w="1276" w:type="dxa"/>
          </w:tcPr>
          <w:p w14:paraId="6AC109B5" w14:textId="1CB2DBB3" w:rsidR="005A7CFB" w:rsidRDefault="00FC6D88" w:rsidP="00FC6D88">
            <w:pPr>
              <w:suppressLineNumbers/>
              <w:jc w:val="center"/>
            </w:pPr>
            <w:r>
              <w:t>-1.43</w:t>
            </w:r>
          </w:p>
        </w:tc>
        <w:tc>
          <w:tcPr>
            <w:tcW w:w="1276" w:type="dxa"/>
          </w:tcPr>
          <w:p w14:paraId="0A9E5945" w14:textId="5478E66C" w:rsidR="005A7CFB" w:rsidRDefault="00FC6D88" w:rsidP="00FC6D88">
            <w:pPr>
              <w:suppressLineNumbers/>
              <w:jc w:val="center"/>
            </w:pPr>
            <w:r>
              <w:t>0.46</w:t>
            </w:r>
          </w:p>
        </w:tc>
        <w:tc>
          <w:tcPr>
            <w:tcW w:w="1417" w:type="dxa"/>
          </w:tcPr>
          <w:p w14:paraId="77D370D9" w14:textId="3D2C9307" w:rsidR="005A7CFB" w:rsidRDefault="00FC6D88" w:rsidP="00FC6D88">
            <w:pPr>
              <w:suppressLineNumbers/>
              <w:jc w:val="center"/>
            </w:pPr>
            <w:r>
              <w:t>2.35</w:t>
            </w:r>
          </w:p>
        </w:tc>
      </w:tr>
      <w:tr w:rsidR="005A7CFB" w14:paraId="0C4B2736" w14:textId="77777777" w:rsidTr="009148EC"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9EFC4F" w14:textId="77777777" w:rsidR="005A7CFB" w:rsidRDefault="005A7CFB" w:rsidP="00FC6D88">
            <w:pPr>
              <w:suppressLineNumbers/>
            </w:pPr>
          </w:p>
        </w:tc>
        <w:tc>
          <w:tcPr>
            <w:tcW w:w="86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4CE34F3" w14:textId="77777777" w:rsidR="005A7CFB" w:rsidRDefault="005A7CFB" w:rsidP="00FC6D88">
            <w:pPr>
              <w:suppressLineNumbers/>
            </w:pP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54381F0" w14:textId="77777777" w:rsidR="005A7CFB" w:rsidRDefault="005A7CFB" w:rsidP="005A7CFB">
            <w:pPr>
              <w:suppressLineNumbers/>
            </w:pPr>
            <w:r>
              <w:t>2.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5A35474" w14:textId="77777777" w:rsidR="005A7CFB" w:rsidRDefault="005A7CFB" w:rsidP="005A7CFB">
            <w:pPr>
              <w:suppressLineNumbers/>
              <w:jc w:val="center"/>
            </w:pPr>
            <w:r>
              <w:t>-0.6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13F6B073" w14:textId="77777777" w:rsidR="005A7CFB" w:rsidRDefault="005A7CFB" w:rsidP="005A7CFB">
            <w:pPr>
              <w:suppressLineNumbers/>
              <w:jc w:val="center"/>
            </w:pPr>
            <w:r>
              <w:t>0.07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F2512B3" w14:textId="77777777" w:rsidR="005A7CFB" w:rsidRDefault="005A7CFB" w:rsidP="005A7CFB">
            <w:pPr>
              <w:suppressLineNumbers/>
              <w:jc w:val="center"/>
            </w:pPr>
            <w:r>
              <w:t>0.78</w:t>
            </w:r>
          </w:p>
        </w:tc>
      </w:tr>
    </w:tbl>
    <w:p w14:paraId="5D5ACAF2" w14:textId="77777777" w:rsidR="00FC6D88" w:rsidRDefault="00FC6D88" w:rsidP="00FC6D88">
      <w:pPr>
        <w:spacing w:after="0" w:line="240" w:lineRule="auto"/>
        <w:rPr>
          <w:vertAlign w:val="superscript"/>
        </w:rPr>
      </w:pPr>
    </w:p>
    <w:p w14:paraId="2639F883" w14:textId="14703701" w:rsidR="00EF7BC4" w:rsidRPr="003A397E" w:rsidRDefault="00EF7BC4" w:rsidP="009148EC">
      <w:pPr>
        <w:rPr>
          <w:sz w:val="18"/>
          <w:szCs w:val="18"/>
        </w:rPr>
      </w:pPr>
      <w:r w:rsidRPr="003A397E">
        <w:rPr>
          <w:sz w:val="18"/>
          <w:szCs w:val="18"/>
          <w:vertAlign w:val="superscript"/>
        </w:rPr>
        <w:t>*</w:t>
      </w:r>
      <w:r w:rsidRPr="003A397E">
        <w:rPr>
          <w:sz w:val="18"/>
          <w:szCs w:val="18"/>
        </w:rPr>
        <w:t xml:space="preserve">Point estimates of the intercepts are the log-odds of getting a 1 in the response variable when the tool is a hooked stick tool </w:t>
      </w:r>
      <w:r w:rsidR="002A32C4" w:rsidRPr="003A397E">
        <w:rPr>
          <w:sz w:val="18"/>
          <w:szCs w:val="18"/>
        </w:rPr>
        <w:t xml:space="preserve">crow-manufactured </w:t>
      </w:r>
      <w:r w:rsidRPr="003A397E">
        <w:rPr>
          <w:sz w:val="18"/>
          <w:szCs w:val="18"/>
        </w:rPr>
        <w:t xml:space="preserve">from </w:t>
      </w:r>
      <w:r w:rsidRPr="003A397E">
        <w:rPr>
          <w:i/>
          <w:sz w:val="18"/>
          <w:szCs w:val="18"/>
        </w:rPr>
        <w:t>D</w:t>
      </w:r>
      <w:r w:rsidR="002A32C4">
        <w:rPr>
          <w:i/>
          <w:sz w:val="18"/>
          <w:szCs w:val="18"/>
        </w:rPr>
        <w:t>.</w:t>
      </w:r>
      <w:r w:rsidRPr="003A397E">
        <w:rPr>
          <w:i/>
          <w:sz w:val="18"/>
          <w:szCs w:val="18"/>
        </w:rPr>
        <w:t xml:space="preserve"> </w:t>
      </w:r>
      <w:proofErr w:type="spellStart"/>
      <w:r w:rsidRPr="003A397E">
        <w:rPr>
          <w:i/>
          <w:sz w:val="18"/>
          <w:szCs w:val="18"/>
        </w:rPr>
        <w:t>virgatus</w:t>
      </w:r>
      <w:proofErr w:type="spellEnd"/>
      <w:r w:rsidRPr="003A397E">
        <w:rPr>
          <w:sz w:val="18"/>
          <w:szCs w:val="18"/>
        </w:rPr>
        <w:t xml:space="preserve"> (2.B), a non-hooked stick tool </w:t>
      </w:r>
      <w:r w:rsidR="002A32C4">
        <w:rPr>
          <w:sz w:val="18"/>
          <w:szCs w:val="18"/>
        </w:rPr>
        <w:t>researcher-</w:t>
      </w:r>
      <w:r w:rsidRPr="003A397E">
        <w:rPr>
          <w:sz w:val="18"/>
          <w:szCs w:val="18"/>
        </w:rPr>
        <w:t xml:space="preserve">made from </w:t>
      </w:r>
      <w:r w:rsidR="000B43D6" w:rsidRPr="003A397E">
        <w:rPr>
          <w:i/>
          <w:sz w:val="18"/>
          <w:szCs w:val="18"/>
        </w:rPr>
        <w:t xml:space="preserve">D. </w:t>
      </w:r>
      <w:proofErr w:type="spellStart"/>
      <w:r w:rsidRPr="003A397E">
        <w:rPr>
          <w:i/>
          <w:sz w:val="18"/>
          <w:szCs w:val="18"/>
        </w:rPr>
        <w:t>virgatus</w:t>
      </w:r>
      <w:proofErr w:type="spellEnd"/>
      <w:r w:rsidRPr="003A397E">
        <w:rPr>
          <w:sz w:val="18"/>
          <w:szCs w:val="18"/>
        </w:rPr>
        <w:t xml:space="preserve"> (2.C)</w:t>
      </w:r>
      <w:r w:rsidR="002A32C4">
        <w:rPr>
          <w:sz w:val="18"/>
          <w:szCs w:val="18"/>
        </w:rPr>
        <w:t>,</w:t>
      </w:r>
      <w:r w:rsidRPr="003A397E">
        <w:rPr>
          <w:sz w:val="18"/>
          <w:szCs w:val="18"/>
        </w:rPr>
        <w:t xml:space="preserve"> or a hooked stick tool </w:t>
      </w:r>
      <w:r w:rsidR="002A32C4">
        <w:rPr>
          <w:sz w:val="18"/>
          <w:szCs w:val="18"/>
        </w:rPr>
        <w:t>researcher-</w:t>
      </w:r>
      <w:r w:rsidRPr="003A397E">
        <w:rPr>
          <w:sz w:val="18"/>
          <w:szCs w:val="18"/>
        </w:rPr>
        <w:t xml:space="preserve">made from </w:t>
      </w:r>
      <w:r w:rsidR="000B43D6" w:rsidRPr="003A397E">
        <w:rPr>
          <w:i/>
          <w:sz w:val="18"/>
          <w:szCs w:val="18"/>
        </w:rPr>
        <w:t xml:space="preserve">D. </w:t>
      </w:r>
      <w:proofErr w:type="spellStart"/>
      <w:r w:rsidRPr="003A397E">
        <w:rPr>
          <w:i/>
          <w:sz w:val="18"/>
          <w:szCs w:val="18"/>
        </w:rPr>
        <w:t>virgatus</w:t>
      </w:r>
      <w:proofErr w:type="spellEnd"/>
      <w:r w:rsidRPr="003A397E">
        <w:rPr>
          <w:sz w:val="18"/>
          <w:szCs w:val="18"/>
        </w:rPr>
        <w:t xml:space="preserve"> (2.D). The second point estimate describes the change in log-odds (to get a 1 in the response variable) from the point estimate of the intercepts.</w:t>
      </w:r>
    </w:p>
    <w:sectPr w:rsidR="00EF7BC4" w:rsidRPr="003A397E" w:rsidSect="00EF7BC4">
      <w:pgSz w:w="16838" w:h="11906" w:orient="landscape"/>
      <w:pgMar w:top="1134" w:right="851" w:bottom="1134" w:left="56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148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676E"/>
    <w:rsid w:val="000116E9"/>
    <w:rsid w:val="00024E09"/>
    <w:rsid w:val="00046E9E"/>
    <w:rsid w:val="000904A5"/>
    <w:rsid w:val="000B11B5"/>
    <w:rsid w:val="000B43D6"/>
    <w:rsid w:val="000C6703"/>
    <w:rsid w:val="000E01BC"/>
    <w:rsid w:val="000F0BC5"/>
    <w:rsid w:val="000F1072"/>
    <w:rsid w:val="00106CA3"/>
    <w:rsid w:val="00114976"/>
    <w:rsid w:val="00123416"/>
    <w:rsid w:val="00185E5D"/>
    <w:rsid w:val="001B07B3"/>
    <w:rsid w:val="001B319A"/>
    <w:rsid w:val="001B5E12"/>
    <w:rsid w:val="001C44CC"/>
    <w:rsid w:val="001E1016"/>
    <w:rsid w:val="002112AE"/>
    <w:rsid w:val="00222325"/>
    <w:rsid w:val="002240F5"/>
    <w:rsid w:val="00241DDA"/>
    <w:rsid w:val="00245244"/>
    <w:rsid w:val="002765AA"/>
    <w:rsid w:val="0027676E"/>
    <w:rsid w:val="00282746"/>
    <w:rsid w:val="002A32C4"/>
    <w:rsid w:val="002A6F53"/>
    <w:rsid w:val="002C5920"/>
    <w:rsid w:val="002D66BE"/>
    <w:rsid w:val="002E7462"/>
    <w:rsid w:val="00341F0A"/>
    <w:rsid w:val="00361ED6"/>
    <w:rsid w:val="003A397E"/>
    <w:rsid w:val="003C69E0"/>
    <w:rsid w:val="0042759D"/>
    <w:rsid w:val="00451FCE"/>
    <w:rsid w:val="00461997"/>
    <w:rsid w:val="0049359C"/>
    <w:rsid w:val="00497407"/>
    <w:rsid w:val="004C0A74"/>
    <w:rsid w:val="004D769B"/>
    <w:rsid w:val="004E162B"/>
    <w:rsid w:val="00557CA2"/>
    <w:rsid w:val="00570202"/>
    <w:rsid w:val="00574F74"/>
    <w:rsid w:val="005A7CFB"/>
    <w:rsid w:val="005C0062"/>
    <w:rsid w:val="005E4EE0"/>
    <w:rsid w:val="005E524B"/>
    <w:rsid w:val="005E66D1"/>
    <w:rsid w:val="00603E52"/>
    <w:rsid w:val="00630346"/>
    <w:rsid w:val="006317E0"/>
    <w:rsid w:val="00661AA7"/>
    <w:rsid w:val="00667795"/>
    <w:rsid w:val="00691F1C"/>
    <w:rsid w:val="006A08BA"/>
    <w:rsid w:val="006C40C2"/>
    <w:rsid w:val="006D01E2"/>
    <w:rsid w:val="006D31C2"/>
    <w:rsid w:val="006D4E3C"/>
    <w:rsid w:val="0070021B"/>
    <w:rsid w:val="00710909"/>
    <w:rsid w:val="00711C7B"/>
    <w:rsid w:val="00714ACF"/>
    <w:rsid w:val="0073665F"/>
    <w:rsid w:val="0074532D"/>
    <w:rsid w:val="00757245"/>
    <w:rsid w:val="00782749"/>
    <w:rsid w:val="007A6A50"/>
    <w:rsid w:val="007D1A15"/>
    <w:rsid w:val="007E15A3"/>
    <w:rsid w:val="007F5B71"/>
    <w:rsid w:val="00823AA7"/>
    <w:rsid w:val="00834BBA"/>
    <w:rsid w:val="0085054E"/>
    <w:rsid w:val="00865A8D"/>
    <w:rsid w:val="0089474C"/>
    <w:rsid w:val="0089590C"/>
    <w:rsid w:val="00897BBF"/>
    <w:rsid w:val="008A5A8C"/>
    <w:rsid w:val="008C1332"/>
    <w:rsid w:val="008C5A25"/>
    <w:rsid w:val="008C6D95"/>
    <w:rsid w:val="008C7559"/>
    <w:rsid w:val="008F14A7"/>
    <w:rsid w:val="009148EC"/>
    <w:rsid w:val="0093314C"/>
    <w:rsid w:val="00963036"/>
    <w:rsid w:val="00982504"/>
    <w:rsid w:val="00993BE0"/>
    <w:rsid w:val="009E3CA8"/>
    <w:rsid w:val="00A041CA"/>
    <w:rsid w:val="00A0429F"/>
    <w:rsid w:val="00A065D8"/>
    <w:rsid w:val="00A11D6A"/>
    <w:rsid w:val="00A13F12"/>
    <w:rsid w:val="00A37F04"/>
    <w:rsid w:val="00A461F6"/>
    <w:rsid w:val="00A702B2"/>
    <w:rsid w:val="00A81034"/>
    <w:rsid w:val="00A82F9E"/>
    <w:rsid w:val="00A96F65"/>
    <w:rsid w:val="00AD6BDD"/>
    <w:rsid w:val="00AE06EA"/>
    <w:rsid w:val="00B04A20"/>
    <w:rsid w:val="00B26D37"/>
    <w:rsid w:val="00B301F6"/>
    <w:rsid w:val="00B3505A"/>
    <w:rsid w:val="00B546EC"/>
    <w:rsid w:val="00B6077D"/>
    <w:rsid w:val="00B81BEC"/>
    <w:rsid w:val="00B841AE"/>
    <w:rsid w:val="00BB0311"/>
    <w:rsid w:val="00BE4531"/>
    <w:rsid w:val="00BF1A21"/>
    <w:rsid w:val="00BF7AAF"/>
    <w:rsid w:val="00C3059B"/>
    <w:rsid w:val="00C33D41"/>
    <w:rsid w:val="00C4510A"/>
    <w:rsid w:val="00C5645A"/>
    <w:rsid w:val="00C723DF"/>
    <w:rsid w:val="00C764CC"/>
    <w:rsid w:val="00C8009E"/>
    <w:rsid w:val="00CC0393"/>
    <w:rsid w:val="00D029E6"/>
    <w:rsid w:val="00D2394F"/>
    <w:rsid w:val="00D300A8"/>
    <w:rsid w:val="00D80F26"/>
    <w:rsid w:val="00DB102B"/>
    <w:rsid w:val="00DD1907"/>
    <w:rsid w:val="00E41C90"/>
    <w:rsid w:val="00E42022"/>
    <w:rsid w:val="00E43388"/>
    <w:rsid w:val="00E73C24"/>
    <w:rsid w:val="00E7785E"/>
    <w:rsid w:val="00E901E4"/>
    <w:rsid w:val="00ED76E6"/>
    <w:rsid w:val="00EE6364"/>
    <w:rsid w:val="00EF4268"/>
    <w:rsid w:val="00EF7BC4"/>
    <w:rsid w:val="00F07690"/>
    <w:rsid w:val="00F10D63"/>
    <w:rsid w:val="00F37A2C"/>
    <w:rsid w:val="00F83CEC"/>
    <w:rsid w:val="00FC6D88"/>
    <w:rsid w:val="00FD0C2A"/>
    <w:rsid w:val="00FD50B2"/>
    <w:rsid w:val="00FD706D"/>
    <w:rsid w:val="00FF6386"/>
    <w:rsid w:val="00FF7F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EBAAAF"/>
  <w15:docId w15:val="{1BE50FDB-F77B-40D4-8872-1E3D47B9BA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7676E"/>
    <w:rPr>
      <w:rFonts w:eastAsiaTheme="minorEastAsia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7676E"/>
    <w:pPr>
      <w:spacing w:after="0" w:line="240" w:lineRule="auto"/>
    </w:pPr>
    <w:rPr>
      <w:rFonts w:eastAsiaTheme="minorEastAsia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8C133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C133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C1332"/>
    <w:rPr>
      <w:rFonts w:eastAsiaTheme="minorEastAsia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C133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1332"/>
    <w:rPr>
      <w:rFonts w:ascii="Tahoma" w:eastAsiaTheme="minorEastAsia" w:hAnsi="Tahoma" w:cs="Tahoma"/>
      <w:sz w:val="16"/>
      <w:szCs w:val="16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40C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40C2"/>
    <w:rPr>
      <w:rFonts w:eastAsiaTheme="minorEastAsia"/>
      <w:b/>
      <w:bCs/>
      <w:sz w:val="20"/>
      <w:szCs w:val="20"/>
      <w:lang w:eastAsia="en-GB"/>
    </w:rPr>
  </w:style>
  <w:style w:type="paragraph" w:styleId="Revision">
    <w:name w:val="Revision"/>
    <w:hidden/>
    <w:uiPriority w:val="99"/>
    <w:semiHidden/>
    <w:rsid w:val="00FC6D88"/>
    <w:pPr>
      <w:spacing w:after="0" w:line="240" w:lineRule="auto"/>
    </w:pPr>
    <w:rPr>
      <w:rFonts w:eastAsiaTheme="minorEastAsia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63034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108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3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14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94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990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70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86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48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59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81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9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26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7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4A88A4-E98F-467D-AD04-C76BA9A0A3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</TotalTime>
  <Pages>4</Pages>
  <Words>1215</Words>
  <Characters>6932</Characters>
  <Application>Microsoft Office Word</Application>
  <DocSecurity>0</DocSecurity>
  <Lines>57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y of St Andrews</Company>
  <LinksUpToDate>false</LinksUpToDate>
  <CharactersWithSpaces>81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rbara</dc:creator>
  <cp:lastModifiedBy>Christian Rutz</cp:lastModifiedBy>
  <cp:revision>17</cp:revision>
  <cp:lastPrinted>2021-09-13T12:55:00Z</cp:lastPrinted>
  <dcterms:created xsi:type="dcterms:W3CDTF">2021-11-24T13:59:00Z</dcterms:created>
  <dcterms:modified xsi:type="dcterms:W3CDTF">2021-11-24T15:33:00Z</dcterms:modified>
</cp:coreProperties>
</file>